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FE54F9" w14:textId="77777777" w:rsidR="00A542EF" w:rsidRDefault="00A542EF" w:rsidP="00D21A77">
      <w:pPr>
        <w:pStyle w:val="1Para"/>
        <w:ind w:firstLine="0"/>
        <w:sectPr w:rsidR="00A542EF" w:rsidSect="00B31456">
          <w:footerReference w:type="default" r:id="rId8"/>
          <w:pgSz w:w="12240" w:h="15840"/>
          <w:pgMar w:top="1440" w:right="1800" w:bottom="1440" w:left="1800" w:header="720" w:footer="720" w:gutter="0"/>
          <w:pgNumType w:fmt="lowerRoman"/>
          <w:cols w:space="720"/>
          <w:titlePg/>
          <w:docGrid w:linePitch="360"/>
        </w:sectPr>
      </w:pPr>
    </w:p>
    <w:p w14:paraId="00989F9D" w14:textId="240CF18B" w:rsidR="00486A07" w:rsidRDefault="00E77994" w:rsidP="000122CB">
      <w:pPr>
        <w:pStyle w:val="Heading1"/>
      </w:pPr>
      <w:r>
        <w:lastRenderedPageBreak/>
        <w:br/>
      </w:r>
      <w:r>
        <w:br/>
      </w:r>
      <w:bookmarkStart w:id="0" w:name="_Toc66285140"/>
      <w:r w:rsidR="00F01811">
        <w:t>Introduction</w:t>
      </w:r>
      <w:bookmarkEnd w:id="0"/>
    </w:p>
    <w:p w14:paraId="43ED50D4" w14:textId="77777777" w:rsidR="008660DC" w:rsidRPr="008660DC" w:rsidRDefault="008660DC" w:rsidP="00C61D19">
      <w:pPr>
        <w:pStyle w:val="Heading1"/>
        <w:numPr>
          <w:ilvl w:val="0"/>
          <w:numId w:val="0"/>
        </w:numPr>
      </w:pPr>
      <w:r w:rsidRPr="008660DC">
        <w:lastRenderedPageBreak/>
        <w:t xml:space="preserve">Chapter 2: </w:t>
      </w:r>
      <w:bookmarkStart w:id="1" w:name="_Hlk194403904"/>
      <w:r w:rsidRPr="008660DC">
        <w:t>Vision Transformers (ViTs) and Spatial Transformers for Early IBD Identification</w:t>
      </w:r>
    </w:p>
    <w:p w14:paraId="2E95AAB5" w14:textId="66DF53FC" w:rsidR="008660DC" w:rsidRPr="008660DC" w:rsidRDefault="008660DC" w:rsidP="00467B4B">
      <w:pPr>
        <w:pStyle w:val="1Para"/>
        <w:ind w:firstLine="0"/>
      </w:pPr>
      <w:bookmarkStart w:id="2" w:name="_Hlk194403989"/>
      <w:bookmarkEnd w:id="1"/>
      <w:r w:rsidRPr="00376FF3">
        <w:t>Vision Transformers</w:t>
      </w:r>
      <w:r w:rsidR="00376FF3">
        <w:rPr>
          <w:b/>
          <w:bCs/>
        </w:rPr>
        <w:t xml:space="preserve">, </w:t>
      </w:r>
      <w:r w:rsidR="00376FF3">
        <w:t xml:space="preserve">also know as </w:t>
      </w:r>
      <w:r w:rsidRPr="008660DC">
        <w:t>ViTs</w:t>
      </w:r>
      <w:r w:rsidR="00376FF3">
        <w:t>,</w:t>
      </w:r>
      <w:r w:rsidRPr="008660DC">
        <w:t xml:space="preserve"> divide images into patches and process them as sequences, enabling the capture of long-range spatial relationships critical for identifying subtle IBD patterns like mucosal irregularities or inflammation in endoscopic images </w:t>
      </w:r>
      <w:r w:rsidR="006D6976">
        <w:fldChar w:fldCharType="begin"/>
      </w:r>
      <w:r w:rsidR="006D6976">
        <w:instrText xml:space="preserve"> ADDIN ZOTERO_ITEM CSL_CITATION {"citationID":"SEjkfcxo","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rsidR="006D6976">
        <w:fldChar w:fldCharType="separate"/>
      </w:r>
      <w:r w:rsidR="006D6976" w:rsidRPr="006D6976">
        <w:rPr>
          <w:rFonts w:cs="Arial"/>
        </w:rPr>
        <w:t>[1]</w:t>
      </w:r>
      <w:r w:rsidR="006D6976">
        <w:fldChar w:fldCharType="end"/>
      </w:r>
      <w:r w:rsidRPr="008660DC">
        <w:t>. For IBD detection, ViTs:</w:t>
      </w:r>
      <w:r w:rsidR="00467B4B">
        <w:t xml:space="preserve"> </w:t>
      </w:r>
      <w:r w:rsidRPr="008660DC">
        <w:t xml:space="preserve">Analyze endoscopic/colonoscopy images to detect early inflammation, ulcers, or abnormal tissue. For example, a 2022 study demonstrated </w:t>
      </w:r>
      <w:proofErr w:type="spellStart"/>
      <w:r w:rsidRPr="008660DC">
        <w:t>ViTs’</w:t>
      </w:r>
      <w:proofErr w:type="spellEnd"/>
      <w:r w:rsidRPr="008660DC">
        <w:t xml:space="preserve"> effectiveness in classifying Crohn’s disease severity from endoscopic data by recognizing global patterns like ulceration </w:t>
      </w:r>
      <w:r w:rsidR="006D6976">
        <w:fldChar w:fldCharType="begin"/>
      </w:r>
      <w:r w:rsidR="006D6976">
        <w:instrText xml:space="preserve"> ADDIN ZOTERO_ITEM CSL_CITATION {"citationID":"9CSdwUZh","properties":{"formattedCitation":"[2]","plainCitation":"[2]","noteIndex":0},"citationItems":[{"id":122,"uris":["http://zotero.org/users/12366619/items/569RN92H"],"itemData":{"id":122,"type":"paper-conference","container-title":"Proceedings of the 2023 7th International Conference on Advances in Artificial Intelligence","DOI":"10.1145/3633598.3633623","event-place":"Istanbul Turkiye","event-title":"ICAAI 2023: 2023 the 7th International Conference on Advances in Artificial Intelligence","ISBN":"9798400708985","language":"en","page":"128-132","publisher":"ACM","publisher-place":"Istanbul Turkiye","source":"DOI.org (Crossref)","title":"Endoscopic Image Classification using Vision Transformers","URL":"https://dl.acm.org/doi/10.1145/3633598.3633623","author":[{"family":"Bissoonauth-Daiboo","given":"Preeti"},{"family":"Heenaye-Mamode Khan","given":"Maleika"},{"family":"Auzine","given":"Muzzammil Muhammad"},{"family":"Gao","given":"Xiaohong"},{"family":"Baichoo","given":"Sunilduth"},{"family":"Heetun","given":"Zaid"}],"accessed":{"date-parts":[["2025",2,8]]},"issued":{"date-parts":[["2023",10,13]]}}}],"schema":"https://github.com/citation-style-language/schema/raw/master/csl-citation.json"} </w:instrText>
      </w:r>
      <w:r w:rsidR="006D6976">
        <w:fldChar w:fldCharType="separate"/>
      </w:r>
      <w:r w:rsidR="006D6976" w:rsidRPr="006D6976">
        <w:rPr>
          <w:rFonts w:cs="Arial"/>
        </w:rPr>
        <w:t>[2]</w:t>
      </w:r>
      <w:r w:rsidR="006D6976">
        <w:fldChar w:fldCharType="end"/>
      </w:r>
      <w:r w:rsidR="00325516">
        <w:t xml:space="preserve"> </w:t>
      </w:r>
      <w:r w:rsidRPr="008660DC">
        <w:t xml:space="preserve">.Integrate local and global features through self-attention mechanisms, allowing them to identify complex disease signatures (e.g., differentiating active inflammation from chronic scarring) that require both fine-grained and holistic </w:t>
      </w:r>
      <w:r w:rsidR="00325516" w:rsidRPr="008660DC">
        <w:t>analysis</w:t>
      </w:r>
      <w:r w:rsidR="00325516">
        <w:t xml:space="preserve"> </w:t>
      </w:r>
      <w:r w:rsidR="00325516">
        <w:fldChar w:fldCharType="begin"/>
      </w:r>
      <w:r w:rsidR="00325516">
        <w:instrText xml:space="preserve"> ADDIN ZOTERO_ITEM CSL_CITATION {"citationID":"MWzsw0bR","properties":{"formattedCitation":"[2], [3]","plainCitation":"[2], [3]","noteIndex":0},"citationItems":[{"id":122,"uris":["http://zotero.org/users/12366619/items/569RN92H"],"itemData":{"id":122,"type":"paper-conference","container-title":"Proceedings of the 2023 7th International Conference on Advances in Artificial Intelligence","DOI":"10.1145/3633598.3633623","event-place":"Istanbul Turkiye","event-title":"ICAAI 2023: 2023 the 7th International Conference on Advances in Artificial Intelligence","ISBN":"9798400708985","language":"en","page":"128-132","publisher":"ACM","publisher-place":"Istanbul Turkiye","source":"DOI.org (Crossref)","title":"Endoscopic Image Classification using Vision Transformers","URL":"https://dl.acm.org/doi/10.1145/3633598.3633623","author":[{"family":"Bissoonauth-Daiboo","given":"Preeti"},{"family":"Heenaye-Mamode Khan","given":"Maleika"},{"family":"Auzine","given":"Muzzammil Muhammad"},{"family":"Gao","given":"Xiaohong"},{"family":"Baichoo","given":"Sunilduth"},{"family":"Heetun","given":"Zaid"}],"accessed":{"date-parts":[["2025",2,8]]},"issued":{"date-parts":[["2023",10,13]]}}},{"id":131,"uris":["http://zotero.org/users/12366619/items/QYF633GH"],"itemData":{"id":131,"type":"article","abstract":"Medical image segmentation is an essential prerequisite for developing healthcare systems, especially for disease diagnosis and treatment planning. On various medical image segmentation tasks, the u-shaped architecture, also known as U-Net, has become the de-facto standard and achieved tremendous success. However, due to the intrinsic locality of convolution operations, U-Net generally demonstrates limitations in explicitly modeling long-range dependency. Transformers, designed for sequence-to-sequence prediction, have emerged as alternative architectures with innate global self-attention mechanisms, but can result in limited localization abilities due to insufficient low-level details. In this paper, we propose TransUNet, which merits both Transformers and U-Net, as a strong alternative for medical image segmentation. On one hand, the Transformer encodes tokenized image patches from a convolution neural network (CNN) feature map as the input sequence for extracting global contexts. On the other hand, the decoder upsamples the encoded features which are then combined with the high-resolution CNN feature maps to enable precise localization. We argue that Transformers can serve as strong encoders for medical image segmentation tasks, with the combination of U-Net to enhance finer details by recovering localized spatial information. TransUNet achieves superior performances to various competing methods on different medical applications including multi-organ segmentation and cardiac segmentation. Code and models are available at https://github.com/Beckschen/TransUNet.","DOI":"10.48550/arXiv.2102.04306","note":"arXiv:2102.04306 [cs]","number":"arXiv:2102.04306","publisher":"arXiv","source":"arXiv.org","title":"TransUNet: Transformers Make Strong Encoders for Medical Image Segmentation","title-short":"TransUNet","URL":"http://arxiv.org/abs/2102.04306","author":[{"family":"Chen","given":"Jieneng"},{"family":"Lu","given":"Yongyi"},{"family":"Yu","given":"Qihang"},{"family":"Luo","given":"Xiangde"},{"family":"Adeli","given":"Ehsan"},{"family":"Wang","given":"Yan"},{"family":"Lu","given":"Le"},{"family":"Yuille","given":"Alan L."},{"family":"Zhou","given":"Yuyin"}],"accessed":{"date-parts":[["2025",2,12]]},"issued":{"date-parts":[["2021",2,8]]}}}],"schema":"https://github.com/citation-style-language/schema/raw/master/csl-citation.json"} </w:instrText>
      </w:r>
      <w:r w:rsidR="00325516">
        <w:fldChar w:fldCharType="separate"/>
      </w:r>
      <w:r w:rsidR="00325516" w:rsidRPr="00325516">
        <w:rPr>
          <w:rFonts w:cs="Arial"/>
        </w:rPr>
        <w:t>[2], [3]</w:t>
      </w:r>
      <w:r w:rsidR="00325516">
        <w:fldChar w:fldCharType="end"/>
      </w:r>
      <w:r w:rsidR="00325516" w:rsidRPr="008660DC">
        <w:t>.</w:t>
      </w:r>
      <w:r w:rsidRPr="008660DC">
        <w:t>Leverage self-supervised learning (e.g., DINO </w:t>
      </w:r>
      <w:r w:rsidR="00C168CD">
        <w:fldChar w:fldCharType="begin"/>
      </w:r>
      <w:r w:rsidR="00C168CD">
        <w:instrText xml:space="preserve"> ADDIN ZOTERO_ITEM CSL_CITATION {"citationID":"vZ0qdvz2","properties":{"formattedCitation":"[4]","plainCitation":"[4]","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schema":"https://github.com/citation-style-language/schema/raw/master/csl-citation.json"} </w:instrText>
      </w:r>
      <w:r w:rsidR="00C168CD">
        <w:fldChar w:fldCharType="separate"/>
      </w:r>
      <w:r w:rsidR="00C168CD" w:rsidRPr="00C168CD">
        <w:rPr>
          <w:rFonts w:cs="Arial"/>
        </w:rPr>
        <w:t>[4]</w:t>
      </w:r>
      <w:r w:rsidR="00C168CD">
        <w:fldChar w:fldCharType="end"/>
      </w:r>
      <w:r w:rsidRPr="008660DC">
        <w:t>) to train on large, unlabeled medical datasets, addressing the scarcity of annotated IBD images.</w:t>
      </w:r>
    </w:p>
    <w:p w14:paraId="501D83A5" w14:textId="59821D92" w:rsidR="008660DC" w:rsidRPr="008660DC" w:rsidRDefault="008660DC" w:rsidP="00467B4B">
      <w:pPr>
        <w:pStyle w:val="1Para"/>
        <w:ind w:firstLine="0"/>
      </w:pPr>
      <w:r w:rsidRPr="00376FF3">
        <w:t>Spatial Transformers</w:t>
      </w:r>
      <w:r w:rsidR="00376FF3">
        <w:rPr>
          <w:b/>
          <w:bCs/>
        </w:rPr>
        <w:t xml:space="preserve">, </w:t>
      </w:r>
      <w:r w:rsidR="00376FF3" w:rsidRPr="00376FF3">
        <w:t>know as</w:t>
      </w:r>
      <w:r w:rsidR="00376FF3">
        <w:rPr>
          <w:b/>
          <w:bCs/>
        </w:rPr>
        <w:t xml:space="preserve"> </w:t>
      </w:r>
      <w:r w:rsidRPr="008660DC">
        <w:t>STNs</w:t>
      </w:r>
      <w:r w:rsidR="00376FF3">
        <w:t>,</w:t>
      </w:r>
      <w:r w:rsidRPr="008660DC">
        <w:t xml:space="preserve"> dynamically adjust input images to focus on diagnostically relevant regions, improving robustness to variations in endoscopic imaging conditions </w:t>
      </w:r>
      <w:r w:rsidR="00D44064">
        <w:fldChar w:fldCharType="begin"/>
      </w:r>
      <w:r w:rsidR="00D44064">
        <w:instrText xml:space="preserve"> ADDIN ZOTERO_ITEM CSL_CITATION {"citationID":"brEnXRdB","properties":{"formattedCitation":"[4], [5]","plainCitation":"[4], [5]","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4], [5]</w:t>
      </w:r>
      <w:r w:rsidR="00D44064">
        <w:fldChar w:fldCharType="end"/>
      </w:r>
      <w:r w:rsidRPr="008660DC">
        <w:t>. For IBD diagnostics, ST</w:t>
      </w:r>
      <w:r w:rsidR="00CF5340">
        <w:t>Ns help a</w:t>
      </w:r>
      <w:r w:rsidRPr="008660DC">
        <w:t>utomatically localize regions of interest, such as inflamed mucosa or ulcers, even in low-quality or distorted images. This capability has been validated in histopathology, where STNs improved lesion detection accuracy by aligning tissue samples </w:t>
      </w:r>
      <w:r w:rsidR="00D44064">
        <w:fldChar w:fldCharType="begin"/>
      </w:r>
      <w:r w:rsidR="00D44064">
        <w:instrText xml:space="preserve"> ADDIN ZOTERO_ITEM CSL_CITATION {"citationID":"pVQyFuGV","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5]</w:t>
      </w:r>
      <w:r w:rsidR="00D44064">
        <w:fldChar w:fldCharType="end"/>
      </w:r>
      <w:r w:rsidRPr="008660DC">
        <w:t>.</w:t>
      </w:r>
      <w:r w:rsidR="00467B4B">
        <w:t xml:space="preserve"> </w:t>
      </w:r>
      <w:r w:rsidRPr="008660DC">
        <w:t>Correct procedural variations (e.g., camera angle, scale) during colonoscopy, standardizing inputs for downstream models. A 2019 study showed STNs enhanced segmentation accuracy in medical imaging by compensating for rotational and scaling artifacts </w:t>
      </w:r>
      <w:r w:rsidR="00D44064">
        <w:fldChar w:fldCharType="begin"/>
      </w:r>
      <w:r w:rsidR="00D44064">
        <w:instrText xml:space="preserve"> ADDIN ZOTERO_ITEM CSL_CITATION {"citationID":"CZ1iI6Br","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5]</w:t>
      </w:r>
      <w:r w:rsidR="00D44064">
        <w:fldChar w:fldCharType="end"/>
      </w:r>
      <w:r w:rsidRPr="008660DC">
        <w:t>.</w:t>
      </w:r>
    </w:p>
    <w:bookmarkEnd w:id="2"/>
    <w:p w14:paraId="63F12AF7" w14:textId="6E714C35" w:rsidR="00F91100" w:rsidRPr="00F91100" w:rsidRDefault="003A6133" w:rsidP="00C61D19">
      <w:pPr>
        <w:pStyle w:val="Heading1"/>
        <w:numPr>
          <w:ilvl w:val="0"/>
          <w:numId w:val="0"/>
        </w:numPr>
      </w:pPr>
      <w:r>
        <w:lastRenderedPageBreak/>
        <w:t>Chapter 3.</w:t>
      </w:r>
      <w:r w:rsidR="00F91100" w:rsidRPr="00F91100">
        <w:t xml:space="preserve"> How are ViTs and Spatial Transformers different from classic neural network approaches?</w:t>
      </w:r>
    </w:p>
    <w:p w14:paraId="360A318E" w14:textId="77777777" w:rsidR="00F91100" w:rsidRPr="00F91100" w:rsidRDefault="00F91100" w:rsidP="00CF5340">
      <w:pPr>
        <w:pStyle w:val="1Para"/>
        <w:ind w:firstLine="0"/>
        <w:jc w:val="both"/>
        <w:rPr>
          <w:lang w:val="en-US"/>
        </w:rPr>
      </w:pPr>
      <w:r w:rsidRPr="00F91100">
        <w:rPr>
          <w:b/>
          <w:bCs/>
          <w:lang w:val="en-US"/>
        </w:rPr>
        <w:t>Vision Transformers vs. Convolutional Neural Networks (CNNs):</w:t>
      </w:r>
    </w:p>
    <w:p w14:paraId="07076645" w14:textId="6C48723D" w:rsidR="00F91100" w:rsidRPr="00F91100" w:rsidRDefault="00F91100" w:rsidP="00CF5340">
      <w:pPr>
        <w:pStyle w:val="1Para"/>
        <w:ind w:firstLine="0"/>
        <w:jc w:val="both"/>
        <w:rPr>
          <w:lang w:val="en-US"/>
        </w:rPr>
      </w:pPr>
      <w:r w:rsidRPr="00CF5340">
        <w:rPr>
          <w:lang w:val="en-US"/>
        </w:rPr>
        <w:t>CNNs</w:t>
      </w:r>
      <w:r w:rsidRPr="00F91100">
        <w:rPr>
          <w:lang w:val="en-US"/>
        </w:rPr>
        <w:t xml:space="preserve"> rely on convolutional layers to extract local features from small patches of the image. They are highly effective in tasks like medical image analysis but struggle with capturing global relationships between distant image regions</w:t>
      </w:r>
      <w:r w:rsidR="00D44064">
        <w:rPr>
          <w:lang w:val="en-US"/>
        </w:rPr>
        <w:t xml:space="preserve"> </w:t>
      </w:r>
      <w:r w:rsidR="00D44064">
        <w:rPr>
          <w:lang w:val="en-US"/>
        </w:rPr>
        <w:fldChar w:fldCharType="begin"/>
      </w:r>
      <w:r w:rsidR="00D44064">
        <w:rPr>
          <w:lang w:val="en-US"/>
        </w:rPr>
        <w:instrText xml:space="preserve"> ADDIN ZOTERO_ITEM CSL_CITATION {"citationID":"9xd0Se3T","properties":{"formattedCitation":"[6]","plainCitation":"[6]","noteIndex":0},"citationItems":[{"id":148,"uris":["http://zotero.org/users/12366619/items/KWL69YTS"],"itemData":{"id":148,"type":"article-journal","abstract":"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container-title":"Journal of Medical Systems","DOI":"10.1007/s10916-024-02105-8","ISSN":"1573-689X","issue":"1","journalAbbreviation":"J Med Syst","language":"en","page":"84","source":"Springer Link","title":"Comparison of Vision Transformers and Convolutional Neural Networks in Medical Image Analysis: A Systematic Review","title-short":"Comparison of Vision Transformers and Convolutional Neural Networks in Medical Image Analysis","volume":"48","author":[{"family":"Takahashi","given":"Satoshi"},{"family":"Sakaguchi","given":"Yusuke"},{"family":"Kouno","given":"Nobuji"},{"family":"Takasawa","given":"Ken"},{"family":"Ishizu","given":"Kenichi"},{"family":"Akagi","given":"Yu"},{"family":"Aoyama","given":"Rina"},{"family":"Teraya","given":"Naoki"},{"family":"Bolatkan","given":"Amina"},{"family":"Shinkai","given":"Norio"},{"family":"Machino","given":"Hidenori"},{"family":"Kobayashi","given":"Kazuma"},{"family":"Asada","given":"Ken"},{"family":"Komatsu","given":"Masaaki"},{"family":"Kaneko","given":"Syuzo"},{"family":"Sugiyama","given":"Masashi"},{"family":"Hamamoto","given":"Ryuji"}],"issued":{"date-parts":[["2024",9,12]]}}}],"schema":"https://github.com/citation-style-language/schema/raw/master/csl-citation.json"} </w:instrText>
      </w:r>
      <w:r w:rsidR="00D44064">
        <w:rPr>
          <w:lang w:val="en-US"/>
        </w:rPr>
        <w:fldChar w:fldCharType="separate"/>
      </w:r>
      <w:r w:rsidR="00D44064" w:rsidRPr="00D44064">
        <w:rPr>
          <w:rFonts w:cs="Arial"/>
        </w:rPr>
        <w:t>[6]</w:t>
      </w:r>
      <w:r w:rsidR="00D44064">
        <w:rPr>
          <w:lang w:val="en-US"/>
        </w:rPr>
        <w:fldChar w:fldCharType="end"/>
      </w:r>
      <w:r w:rsidRPr="00F91100">
        <w:rPr>
          <w:lang w:val="en-US"/>
        </w:rPr>
        <w:t>.</w:t>
      </w:r>
      <w:r w:rsidR="00CF5340">
        <w:rPr>
          <w:lang w:val="en-US"/>
        </w:rPr>
        <w:t xml:space="preserve"> </w:t>
      </w:r>
      <w:r w:rsidRPr="00CF5340">
        <w:rPr>
          <w:lang w:val="en-US"/>
        </w:rPr>
        <w:t>ViTs</w:t>
      </w:r>
      <w:r w:rsidRPr="00F91100">
        <w:rPr>
          <w:lang w:val="en-US"/>
        </w:rPr>
        <w:t>, on the other hand, do not rely on convolutions but treat images as a sequence of patches. This allows ViTs to better capture long-range dependencies between different parts of an image, making them more powerful for tasks where both local and global context matter, such as identifying complex, spatially dispersed symptoms of IBD</w:t>
      </w:r>
      <w:r w:rsidR="00D44064">
        <w:rPr>
          <w:lang w:val="en-US"/>
        </w:rPr>
        <w:t xml:space="preserve"> </w:t>
      </w:r>
      <w:r w:rsidR="00D44064">
        <w:rPr>
          <w:lang w:val="en-US"/>
        </w:rPr>
        <w:fldChar w:fldCharType="begin"/>
      </w:r>
      <w:r w:rsidR="00D44064">
        <w:rPr>
          <w:lang w:val="en-US"/>
        </w:rPr>
        <w:instrText xml:space="preserve"> ADDIN ZOTERO_ITEM CSL_CITATION {"citationID":"BAWPKlQo","properties":{"formattedCitation":"[6]","plainCitation":"[6]","noteIndex":0},"citationItems":[{"id":148,"uris":["http://zotero.org/users/12366619/items/KWL69YTS"],"itemData":{"id":148,"type":"article-journal","abstract":"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container-title":"Journal of Medical Systems","DOI":"10.1007/s10916-024-02105-8","ISSN":"1573-689X","issue":"1","journalAbbreviation":"J Med Syst","language":"en","page":"84","source":"Springer Link","title":"Comparison of Vision Transformers and Convolutional Neural Networks in Medical Image Analysis: A Systematic Review","title-short":"Comparison of Vision Transformers and Convolutional Neural Networks in Medical Image Analysis","volume":"48","author":[{"family":"Takahashi","given":"Satoshi"},{"family":"Sakaguchi","given":"Yusuke"},{"family":"Kouno","given":"Nobuji"},{"family":"Takasawa","given":"Ken"},{"family":"Ishizu","given":"Kenichi"},{"family":"Akagi","given":"Yu"},{"family":"Aoyama","given":"Rina"},{"family":"Teraya","given":"Naoki"},{"family":"Bolatkan","given":"Amina"},{"family":"Shinkai","given":"Norio"},{"family":"Machino","given":"Hidenori"},{"family":"Kobayashi","given":"Kazuma"},{"family":"Asada","given":"Ken"},{"family":"Komatsu","given":"Masaaki"},{"family":"Kaneko","given":"Syuzo"},{"family":"Sugiyama","given":"Masashi"},{"family":"Hamamoto","given":"Ryuji"}],"issued":{"date-parts":[["2024",9,12]]}}}],"schema":"https://github.com/citation-style-language/schema/raw/master/csl-citation.json"} </w:instrText>
      </w:r>
      <w:r w:rsidR="00D44064">
        <w:rPr>
          <w:lang w:val="en-US"/>
        </w:rPr>
        <w:fldChar w:fldCharType="separate"/>
      </w:r>
      <w:r w:rsidR="00D44064" w:rsidRPr="00D44064">
        <w:rPr>
          <w:rFonts w:cs="Arial"/>
        </w:rPr>
        <w:t>[6]</w:t>
      </w:r>
      <w:r w:rsidR="00D44064">
        <w:rPr>
          <w:lang w:val="en-US"/>
        </w:rPr>
        <w:fldChar w:fldCharType="end"/>
      </w:r>
      <w:r w:rsidRPr="00F91100">
        <w:rPr>
          <w:lang w:val="en-US"/>
        </w:rPr>
        <w:t>.</w:t>
      </w:r>
    </w:p>
    <w:p w14:paraId="41EB1A1E" w14:textId="77777777" w:rsidR="00F91100" w:rsidRPr="00F91100" w:rsidRDefault="00F91100" w:rsidP="00CF5340">
      <w:pPr>
        <w:pStyle w:val="1Para"/>
        <w:ind w:firstLine="0"/>
        <w:jc w:val="both"/>
        <w:rPr>
          <w:lang w:val="en-US"/>
        </w:rPr>
      </w:pPr>
      <w:r w:rsidRPr="00F91100">
        <w:rPr>
          <w:b/>
          <w:bCs/>
          <w:lang w:val="en-US"/>
        </w:rPr>
        <w:t>Spatial Transformers vs. Classic CNNs:</w:t>
      </w:r>
    </w:p>
    <w:p w14:paraId="2306A319" w14:textId="201E0DF1" w:rsidR="00D44064" w:rsidRPr="00CF5340" w:rsidRDefault="00D44064" w:rsidP="00CF5340">
      <w:pPr>
        <w:pStyle w:val="1Para"/>
        <w:ind w:firstLine="0"/>
        <w:jc w:val="both"/>
        <w:rPr>
          <w:b/>
          <w:bCs/>
          <w:lang w:val="en-US"/>
        </w:rPr>
      </w:pPr>
      <w:r w:rsidRPr="00D44064">
        <w:rPr>
          <w:b/>
          <w:bCs/>
          <w:lang w:val="en-US"/>
        </w:rPr>
        <w:t>Spatial Transformer Networks (STNs):</w:t>
      </w:r>
      <w:r w:rsidRPr="00D44064">
        <w:rPr>
          <w:lang w:val="en-US"/>
        </w:rPr>
        <w:t xml:space="preserve"> STNs </w:t>
      </w:r>
      <w:r w:rsidR="00CF5340">
        <w:rPr>
          <w:lang w:val="en-US"/>
        </w:rPr>
        <w:t xml:space="preserve">provide </w:t>
      </w:r>
      <w:r w:rsidR="00CF5340" w:rsidRPr="00D44064">
        <w:rPr>
          <w:lang w:val="en-US"/>
        </w:rPr>
        <w:t xml:space="preserve">Dynamic Spatial Manipulation </w:t>
      </w:r>
      <w:r w:rsidR="00CF5340">
        <w:rPr>
          <w:lang w:val="en-US"/>
        </w:rPr>
        <w:t xml:space="preserve">by </w:t>
      </w:r>
      <w:r w:rsidRPr="00D44064">
        <w:rPr>
          <w:lang w:val="en-US"/>
        </w:rPr>
        <w:t>introduc</w:t>
      </w:r>
      <w:r w:rsidR="00CF5340">
        <w:rPr>
          <w:lang w:val="en-US"/>
        </w:rPr>
        <w:t>ing</w:t>
      </w:r>
      <w:r w:rsidRPr="00D44064">
        <w:rPr>
          <w:lang w:val="en-US"/>
        </w:rPr>
        <w:t xml:space="preserve"> a learnable module that enables networks to actively rectify and align input images, addressing variations in scale, rotation, and translation. This capability is particularly beneficial in medical imaging, where patient movement and differing acquisition angles can introduce inconsistencies</w:t>
      </w:r>
      <w:r w:rsidR="00D0402B">
        <w:rPr>
          <w:lang w:val="en-US"/>
        </w:rPr>
        <w:t xml:space="preserve"> </w:t>
      </w:r>
      <w:r w:rsidR="00D0402B">
        <w:rPr>
          <w:lang w:val="en-US"/>
        </w:rPr>
        <w:fldChar w:fldCharType="begin"/>
      </w:r>
      <w:r w:rsidR="00D0402B">
        <w:rPr>
          <w:lang w:val="en-US"/>
        </w:rPr>
        <w:instrText xml:space="preserve"> ADDIN ZOTERO_ITEM CSL_CITATION {"citationID":"cDRkKf2w","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0402B">
        <w:rPr>
          <w:lang w:val="en-US"/>
        </w:rPr>
        <w:fldChar w:fldCharType="separate"/>
      </w:r>
      <w:r w:rsidR="00D0402B" w:rsidRPr="00D0402B">
        <w:rPr>
          <w:rFonts w:cs="Arial"/>
        </w:rPr>
        <w:t>[5]</w:t>
      </w:r>
      <w:r w:rsidR="00D0402B">
        <w:rPr>
          <w:lang w:val="en-US"/>
        </w:rPr>
        <w:fldChar w:fldCharType="end"/>
      </w:r>
      <w:r w:rsidRPr="00D44064">
        <w:rPr>
          <w:lang w:val="en-US"/>
        </w:rPr>
        <w:t>.</w:t>
      </w:r>
      <w:r w:rsidR="00CF5340">
        <w:rPr>
          <w:lang w:val="en-US"/>
        </w:rPr>
        <w:t xml:space="preserve"> </w:t>
      </w:r>
      <w:r w:rsidRPr="00D44064">
        <w:rPr>
          <w:lang w:val="en-US"/>
        </w:rPr>
        <w:t>By integrating STNs,</w:t>
      </w:r>
      <w:r w:rsidR="00CF5340">
        <w:rPr>
          <w:lang w:val="en-US"/>
        </w:rPr>
        <w:t xml:space="preserve"> you can enhance r</w:t>
      </w:r>
      <w:r w:rsidR="00CF5340" w:rsidRPr="00D44064">
        <w:rPr>
          <w:lang w:val="en-US"/>
        </w:rPr>
        <w:t xml:space="preserve">egistration </w:t>
      </w:r>
      <w:r w:rsidR="00CF5340">
        <w:rPr>
          <w:lang w:val="en-US"/>
        </w:rPr>
        <w:t>a</w:t>
      </w:r>
      <w:r w:rsidR="00CF5340" w:rsidRPr="00D44064">
        <w:rPr>
          <w:lang w:val="en-US"/>
        </w:rPr>
        <w:t>ccuracy</w:t>
      </w:r>
      <w:r w:rsidR="00CF5340">
        <w:rPr>
          <w:lang w:val="en-US"/>
        </w:rPr>
        <w:t xml:space="preserve"> because</w:t>
      </w:r>
      <w:r w:rsidRPr="00D44064">
        <w:rPr>
          <w:lang w:val="en-US"/>
        </w:rPr>
        <w:t xml:space="preserve"> models can achieve more precise image registration. For instance, the Image-and-Spatial Transformer Network (ISTN) framework has demonstrated improved alignment of anatomical structures, which is crucial for accurate diagnosis and treatment planning</w:t>
      </w:r>
      <w:r w:rsidR="00D0402B">
        <w:rPr>
          <w:lang w:val="en-US"/>
        </w:rPr>
        <w:t xml:space="preserve"> </w:t>
      </w:r>
      <w:r w:rsidR="00D0402B">
        <w:rPr>
          <w:lang w:val="en-US"/>
        </w:rPr>
        <w:fldChar w:fldCharType="begin"/>
      </w:r>
      <w:r w:rsidR="00D0402B">
        <w:rPr>
          <w:lang w:val="en-US"/>
        </w:rPr>
        <w:instrText xml:space="preserve"> ADDIN ZOTERO_ITEM CSL_CITATION {"citationID":"aQsAvkDZ","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0402B">
        <w:rPr>
          <w:lang w:val="en-US"/>
        </w:rPr>
        <w:fldChar w:fldCharType="separate"/>
      </w:r>
      <w:r w:rsidR="00D0402B" w:rsidRPr="00D0402B">
        <w:rPr>
          <w:rFonts w:cs="Arial"/>
        </w:rPr>
        <w:t>[5]</w:t>
      </w:r>
      <w:r w:rsidR="00D0402B">
        <w:rPr>
          <w:lang w:val="en-US"/>
        </w:rPr>
        <w:fldChar w:fldCharType="end"/>
      </w:r>
      <w:r w:rsidRPr="00D44064">
        <w:rPr>
          <w:lang w:val="en-US"/>
        </w:rPr>
        <w:t xml:space="preserve">. </w:t>
      </w:r>
    </w:p>
    <w:p w14:paraId="394DE8B5" w14:textId="27C7FCFE" w:rsidR="00D44064" w:rsidRPr="00CF5340" w:rsidRDefault="00D44064" w:rsidP="00CF5340">
      <w:pPr>
        <w:pStyle w:val="1Para"/>
        <w:ind w:firstLine="0"/>
        <w:jc w:val="both"/>
        <w:rPr>
          <w:b/>
          <w:bCs/>
          <w:lang w:val="en-US"/>
        </w:rPr>
      </w:pPr>
      <w:r w:rsidRPr="00D44064">
        <w:rPr>
          <w:b/>
          <w:bCs/>
          <w:lang w:val="en-US"/>
        </w:rPr>
        <w:t>Convolutional Neural Networks (CNNs):</w:t>
      </w:r>
      <w:r w:rsidRPr="00D44064">
        <w:rPr>
          <w:lang w:val="en-US"/>
        </w:rPr>
        <w:t>Feature Extraction and Image Understanding: CNNs are adept at extracting hierarchical features from medical images, facilitating tasks such as disease classification, tumor detection, and organ segmentation. Their architecture, comprising convolutional layers, pooling, and activation functions, allows for the modeling of complex patterns within imaging data</w:t>
      </w:r>
      <w:r w:rsidR="006212B4">
        <w:rPr>
          <w:lang w:val="en-US"/>
        </w:rPr>
        <w:t xml:space="preserve"> </w:t>
      </w:r>
      <w:r w:rsidR="006212B4">
        <w:rPr>
          <w:lang w:val="en-US"/>
        </w:rPr>
        <w:fldChar w:fldCharType="begin"/>
      </w:r>
      <w:r w:rsidR="006212B4">
        <w:rPr>
          <w:lang w:val="en-US"/>
        </w:rPr>
        <w:instrText xml:space="preserve"> ADDIN ZOTERO_ITEM CSL_CITATION {"citationID":"OrelYDwf","properties":{"formattedCitation":"[7]","plainCitation":"[7]","noteIndex":0},"citationItems":[{"id":150,"uris":["http://zotero.org/users/12366619/items/U2C3BIWQ"],"itemData":{"id":150,"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volume":"15","author":[{"family":"Sarvamangala","given":"D. R."},{"family":"Kulkarni","given":"Raghavendra V."}],"issued":{"date-parts":[["2022"]]}}}],"schema":"https://github.com/citation-style-language/schema/raw/master/csl-citation.json"} </w:instrText>
      </w:r>
      <w:r w:rsidR="006212B4">
        <w:rPr>
          <w:lang w:val="en-US"/>
        </w:rPr>
        <w:fldChar w:fldCharType="separate"/>
      </w:r>
      <w:r w:rsidR="006212B4" w:rsidRPr="006212B4">
        <w:rPr>
          <w:rFonts w:cs="Arial"/>
        </w:rPr>
        <w:t>[7]</w:t>
      </w:r>
      <w:r w:rsidR="006212B4">
        <w:rPr>
          <w:lang w:val="en-US"/>
        </w:rPr>
        <w:fldChar w:fldCharType="end"/>
      </w:r>
      <w:r w:rsidRPr="00D44064">
        <w:rPr>
          <w:lang w:val="en-US"/>
        </w:rPr>
        <w:t xml:space="preserve">. </w:t>
      </w:r>
      <w:r w:rsidR="00CF5340">
        <w:rPr>
          <w:lang w:val="en-US"/>
        </w:rPr>
        <w:t xml:space="preserve">There are also </w:t>
      </w:r>
      <w:r w:rsidR="00CF5340">
        <w:rPr>
          <w:b/>
          <w:bCs/>
          <w:lang w:val="en-US"/>
        </w:rPr>
        <w:t xml:space="preserve"> </w:t>
      </w:r>
      <w:r w:rsidR="00CF5340">
        <w:rPr>
          <w:lang w:val="en-US"/>
        </w:rPr>
        <w:t>p</w:t>
      </w:r>
      <w:r w:rsidRPr="00D44064">
        <w:rPr>
          <w:lang w:val="en-US"/>
        </w:rPr>
        <w:t xml:space="preserve">roven </w:t>
      </w:r>
      <w:r w:rsidR="00CF5340">
        <w:rPr>
          <w:lang w:val="en-US"/>
        </w:rPr>
        <w:t>c</w:t>
      </w:r>
      <w:r w:rsidRPr="00D44064">
        <w:rPr>
          <w:lang w:val="en-US"/>
        </w:rPr>
        <w:t xml:space="preserve">linical </w:t>
      </w:r>
      <w:r w:rsidR="00CF5340">
        <w:rPr>
          <w:lang w:val="en-US"/>
        </w:rPr>
        <w:t>a</w:t>
      </w:r>
      <w:r w:rsidRPr="00D44064">
        <w:rPr>
          <w:lang w:val="en-US"/>
        </w:rPr>
        <w:t>pplications</w:t>
      </w:r>
      <w:r w:rsidR="00CF5340">
        <w:rPr>
          <w:lang w:val="en-US"/>
        </w:rPr>
        <w:t xml:space="preserve"> such as</w:t>
      </w:r>
      <w:r w:rsidRPr="00D44064">
        <w:rPr>
          <w:lang w:val="en-US"/>
        </w:rPr>
        <w:t xml:space="preserve"> </w:t>
      </w:r>
      <w:r w:rsidR="00CF5340">
        <w:rPr>
          <w:lang w:val="en-US"/>
        </w:rPr>
        <w:t>their</w:t>
      </w:r>
      <w:r w:rsidRPr="00D44064">
        <w:rPr>
          <w:lang w:val="en-US"/>
        </w:rPr>
        <w:t xml:space="preserve"> </w:t>
      </w:r>
      <w:r w:rsidR="00CF5340" w:rsidRPr="00D44064">
        <w:rPr>
          <w:lang w:val="en-US"/>
        </w:rPr>
        <w:t>successful</w:t>
      </w:r>
      <w:r w:rsidRPr="00D44064">
        <w:rPr>
          <w:lang w:val="en-US"/>
        </w:rPr>
        <w:t xml:space="preserve"> appli</w:t>
      </w:r>
      <w:r w:rsidR="00CF5340">
        <w:rPr>
          <w:lang w:val="en-US"/>
        </w:rPr>
        <w:t>cation</w:t>
      </w:r>
      <w:r w:rsidRPr="00D44064">
        <w:rPr>
          <w:lang w:val="en-US"/>
        </w:rPr>
        <w:t xml:space="preserve"> across various medical imaging modalities, including radiography, MRI, and CT scans. They have demonstrated proficiency in identifying pathologies, segmenting anatomical structures, and even predicting disease progression, thereby supporting clinical decision-making</w:t>
      </w:r>
      <w:r w:rsidR="006212B4">
        <w:rPr>
          <w:lang w:val="en-US"/>
        </w:rPr>
        <w:t xml:space="preserve"> </w:t>
      </w:r>
      <w:r w:rsidR="006212B4">
        <w:rPr>
          <w:lang w:val="en-US"/>
        </w:rPr>
        <w:fldChar w:fldCharType="begin"/>
      </w:r>
      <w:r w:rsidR="006212B4">
        <w:rPr>
          <w:lang w:val="en-US"/>
        </w:rPr>
        <w:instrText xml:space="preserve"> ADDIN ZOTERO_ITEM CSL_CITATION {"citationID":"vAiLWgs9","properties":{"formattedCitation":"[8]","plainCitation":"[8]","noteIndex":0},"citationItems":[{"id":153,"uris":["http://zotero.org/users/12366619/items/HYA333W7"],"itemData":{"id":153,"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container-title":"Insights into Imaging","DOI":"10.1007/s13244-018-0639-9","ISSN":"1869-4101","issue":"4","journalAbbreviation":"Insights Imaging","language":"en","license":"2018 The Author(s)","note":"number: 4\npublisher: SpringerOpen","page":"611-629","source":"insightsimaging.springeropen.com","title":"Convolutional neural networks: an overview and application in radiology","title-short":"Convolutional neural networks","volume":"9","author":[{"family":"Yamashita","given":"Rikiya"},{"family":"Nishio","given":"Mizuho"},{"family":"Do","given":"Richard Kinh Gian"},{"family":"Togashi","given":"Kaori"}],"issued":{"date-parts":[["2018",8]]}}}],"schema":"https://github.com/citation-style-language/schema/raw/master/csl-citation.json"} </w:instrText>
      </w:r>
      <w:r w:rsidR="006212B4">
        <w:rPr>
          <w:lang w:val="en-US"/>
        </w:rPr>
        <w:fldChar w:fldCharType="separate"/>
      </w:r>
      <w:r w:rsidR="006212B4" w:rsidRPr="006212B4">
        <w:rPr>
          <w:rFonts w:cs="Arial"/>
        </w:rPr>
        <w:t>[8]</w:t>
      </w:r>
      <w:r w:rsidR="006212B4">
        <w:rPr>
          <w:lang w:val="en-US"/>
        </w:rPr>
        <w:fldChar w:fldCharType="end"/>
      </w:r>
      <w:r w:rsidRPr="00D44064">
        <w:rPr>
          <w:lang w:val="en-US"/>
        </w:rPr>
        <w:t xml:space="preserve">. </w:t>
      </w:r>
    </w:p>
    <w:p w14:paraId="4EC4E2B9" w14:textId="1B606140" w:rsidR="00F91100" w:rsidRPr="00F91100" w:rsidRDefault="003A6133" w:rsidP="00C61D19">
      <w:pPr>
        <w:pStyle w:val="Heading1"/>
        <w:numPr>
          <w:ilvl w:val="0"/>
          <w:numId w:val="0"/>
        </w:numPr>
      </w:pPr>
      <w:r>
        <w:lastRenderedPageBreak/>
        <w:t xml:space="preserve">Chapter 4. </w:t>
      </w:r>
      <w:r w:rsidR="00F91100" w:rsidRPr="00F91100">
        <w:t>What are the best Vision Transformers and Spatial Transformer models for detecting IBDs?</w:t>
      </w:r>
    </w:p>
    <w:p w14:paraId="5037D964" w14:textId="768CB0E4" w:rsidR="002B0425" w:rsidRDefault="002B0425" w:rsidP="007D293D">
      <w:pPr>
        <w:pStyle w:val="1Para"/>
        <w:ind w:firstLine="360"/>
        <w:jc w:val="both"/>
        <w:rPr>
          <w:lang w:val="en-US"/>
        </w:rPr>
      </w:pPr>
      <w:r w:rsidRPr="002B0425">
        <w:rPr>
          <w:lang w:val="en-US"/>
        </w:rPr>
        <w:t>The field of medical image analysis has witnessed remarkable advancements in artificial intelligence, particularly in the application of transformer-based architecture for detecting Inflammatory Bowel Diseases (IBDs). These sophisticated models have revolutionized how we process and analyze medical imaging data, offering unprecedented accuracy and reliability in identifying subtle inflammatory patterns and disease markers. By leveraging the power of self-attention mechanisms and spatial awareness, modern vision transformers and spatial transformer models have emerged as promising tools for gastroenterologists and medical professionals in their quest to improve IBD diagnosis and monitoring. Understanding the capabilities and applications of these leading models is crucial for developing robust and reliable diagnostic systems. Let's examine some of the most effective transformer architectures currently being employed in IBD detection:</w:t>
      </w:r>
    </w:p>
    <w:p w14:paraId="433CC18B" w14:textId="23F64058" w:rsidR="00F91100" w:rsidRPr="00F91100" w:rsidRDefault="002A1194" w:rsidP="007D293D">
      <w:pPr>
        <w:pStyle w:val="1Para"/>
        <w:jc w:val="both"/>
        <w:rPr>
          <w:lang w:val="en-US"/>
        </w:rPr>
      </w:pPr>
      <w:r w:rsidRPr="002A1194">
        <w:rPr>
          <w:lang w:val="en-US"/>
        </w:rPr>
        <w:t xml:space="preserve">Vision Transformer Models have revolutionized medical image analysis, particularly for IBD detection. The standard Vision Transformer (ViT), introduced by </w:t>
      </w:r>
      <w:proofErr w:type="spellStart"/>
      <w:r w:rsidRPr="002A1194">
        <w:rPr>
          <w:lang w:val="en-US"/>
        </w:rPr>
        <w:t>Dosovitskiy</w:t>
      </w:r>
      <w:proofErr w:type="spellEnd"/>
      <w:r w:rsidRPr="002A1194">
        <w:rPr>
          <w:lang w:val="en-US"/>
        </w:rPr>
        <w:t xml:space="preserve"> et al. in their seminal paper "An Image is Worth 16x16 Words: Transformers for Image Recognition at Scale" (2020), has demonstrated remarkable capabilities in medical imaging. When applied to IBD detection, ViT divides colonoscopy or biopsy images into patches, treating them as sequences that enable the model to identify subtle patterns indicative of inflammation. Recent studies have shown ViT achieving accuracy rates above 90% in detecting IBD-related mucosal changes</w:t>
      </w:r>
      <w:r>
        <w:rPr>
          <w:lang w:val="en-US"/>
        </w:rPr>
        <w:t xml:space="preserve"> </w:t>
      </w:r>
      <w:r>
        <w:rPr>
          <w:lang w:val="en-US"/>
        </w:rPr>
        <w:fldChar w:fldCharType="begin"/>
      </w:r>
      <w:r>
        <w:rPr>
          <w:lang w:val="en-US"/>
        </w:rPr>
        <w:instrText xml:space="preserve"> ADDIN ZOTERO_ITEM CSL_CITATION {"citationID":"4Xh2dvam","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rPr>
          <w:lang w:val="en-US"/>
        </w:rPr>
        <w:fldChar w:fldCharType="separate"/>
      </w:r>
      <w:r w:rsidRPr="002A1194">
        <w:rPr>
          <w:rFonts w:cs="Arial"/>
        </w:rPr>
        <w:t>[1]</w:t>
      </w:r>
      <w:r>
        <w:rPr>
          <w:lang w:val="en-US"/>
        </w:rPr>
        <w:fldChar w:fldCharType="end"/>
      </w:r>
      <w:r>
        <w:rPr>
          <w:lang w:val="en-US"/>
        </w:rPr>
        <w:t>.</w:t>
      </w:r>
    </w:p>
    <w:p w14:paraId="1B9F454E" w14:textId="133FB094" w:rsidR="00F91100" w:rsidRDefault="00CC751B" w:rsidP="007D293D">
      <w:pPr>
        <w:pStyle w:val="1Para"/>
        <w:jc w:val="both"/>
        <w:rPr>
          <w:lang w:val="en-US"/>
        </w:rPr>
      </w:pPr>
      <w:r w:rsidRPr="00CC751B">
        <w:rPr>
          <w:lang w:val="en-US"/>
        </w:rPr>
        <w:t>The Swin Transformer, presented by Liu et al. in "Swin Transformer: Hierarchical Vision Transformer using Shifted Windows" (2021), brings a significant advancement through its hierarchical architecture. This model is particularly effective for IBD detection because it processes medical images at multiple scales, like how gastroenterologists examine both macro and microscopic features of bowel inflammation. The shifted window approach allows the model to capture both local inflammatory markers and broader disease patterns, making it especially valuable for analyzing high-resolution endoscopic images.</w:t>
      </w:r>
      <w:r>
        <w:rPr>
          <w:lang w:val="en-US"/>
        </w:rPr>
        <w:fldChar w:fldCharType="begin"/>
      </w:r>
      <w:r>
        <w:rPr>
          <w:lang w:val="en-US"/>
        </w:rPr>
        <w:instrText xml:space="preserve"> ADDIN ZOTERO_ITEM CSL_CITATION {"citationID":"hAgIAWBI","properties":{"formattedCitation":"[9]","plainCitation":"[9]","noteIndex":0},"citationItems":[{"id":155,"uris":["http://zotero.org/users/12366619/items/PBS5JKKF"],"itemData":{"id":155,"type":"article","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textbf{S}hifted \\textbf{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url{https://github.com/microsoft/Swin-Transformer}.","DOI":"10.48550/arXiv.2103.14030","note":"arXiv:2103.14030 [cs]","number":"arXiv:2103.14030","publisher":"arXiv","source":"arXiv.org","title":"Swin Transformer: Hierarchical Vision Transformer using Shifted Windows","title-short":"Swin Transformer","URL":"http://arxiv.org/abs/2103.14030","author":[{"family":"Liu","given":"Ze"},{"family":"Lin","given":"Yutong"},{"family":"Cao","given":"Yue"},{"family":"Hu","given":"Han"},{"family":"Wei","given":"Yixuan"},{"family":"Zhang","given":"Zheng"},{"family":"Lin","given":"Stephen"},{"family":"Guo","given":"Baining"}],"accessed":{"date-parts":[["2025",2,19]]},"issued":{"date-parts":[["2021",8,17]]}}}],"schema":"https://github.com/citation-style-language/schema/raw/master/csl-citation.json"} </w:instrText>
      </w:r>
      <w:r>
        <w:rPr>
          <w:lang w:val="en-US"/>
        </w:rPr>
        <w:fldChar w:fldCharType="separate"/>
      </w:r>
      <w:r w:rsidRPr="00CC751B">
        <w:rPr>
          <w:rFonts w:cs="Arial"/>
        </w:rPr>
        <w:t>[9]</w:t>
      </w:r>
      <w:r>
        <w:rPr>
          <w:lang w:val="en-US"/>
        </w:rPr>
        <w:fldChar w:fldCharType="end"/>
      </w:r>
      <w:r w:rsidR="00F91100" w:rsidRPr="00CC751B">
        <w:rPr>
          <w:lang w:val="en-US"/>
        </w:rPr>
        <w:t>.</w:t>
      </w:r>
    </w:p>
    <w:p w14:paraId="0578DBCB" w14:textId="41EEF609" w:rsidR="00CC751B" w:rsidRPr="00CC751B" w:rsidRDefault="00CC751B" w:rsidP="007D293D">
      <w:pPr>
        <w:pStyle w:val="1Para"/>
        <w:jc w:val="both"/>
        <w:rPr>
          <w:lang w:val="en-US"/>
        </w:rPr>
      </w:pPr>
      <w:r w:rsidRPr="00CC751B">
        <w:rPr>
          <w:lang w:val="en-US"/>
        </w:rPr>
        <w:t xml:space="preserve">DINO (Self-supervised Vision Transformer), developed by Caron et al. in "Emerging Properties in Self-Supervised Vision Transformers" (2021), represents a </w:t>
      </w:r>
      <w:r w:rsidRPr="00CC751B">
        <w:rPr>
          <w:lang w:val="en-US"/>
        </w:rPr>
        <w:lastRenderedPageBreak/>
        <w:t>breakthrough in handling limited labeled medical data - a common challenge in IBD research. DINO's self-supervised learning approach enables it to learn meaningful representations from unlabeled colonoscopy images, which can then be fine-tuned with a smaller set of labeled data. This makes it particularly valuable for healthcare institutions with large repositories of unlabeled endoscopic imagery</w:t>
      </w:r>
      <w:r>
        <w:rPr>
          <w:lang w:val="en-US"/>
        </w:rPr>
        <w:t xml:space="preserve"> </w:t>
      </w:r>
      <w:r>
        <w:rPr>
          <w:lang w:val="en-US"/>
        </w:rPr>
        <w:fldChar w:fldCharType="begin"/>
      </w:r>
      <w:r>
        <w:rPr>
          <w:lang w:val="en-US"/>
        </w:rPr>
        <w:instrText xml:space="preserve"> ADDIN ZOTERO_ITEM CSL_CITATION {"citationID":"h7f48t9J","properties":{"formattedCitation":"[4]","plainCitation":"[4]","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schema":"https://github.com/citation-style-language/schema/raw/master/csl-citation.json"} </w:instrText>
      </w:r>
      <w:r>
        <w:rPr>
          <w:lang w:val="en-US"/>
        </w:rPr>
        <w:fldChar w:fldCharType="separate"/>
      </w:r>
      <w:r w:rsidRPr="00CC751B">
        <w:rPr>
          <w:rFonts w:cs="Arial"/>
        </w:rPr>
        <w:t>[4]</w:t>
      </w:r>
      <w:r>
        <w:rPr>
          <w:lang w:val="en-US"/>
        </w:rPr>
        <w:fldChar w:fldCharType="end"/>
      </w:r>
      <w:r w:rsidRPr="00CC751B">
        <w:rPr>
          <w:lang w:val="en-US"/>
        </w:rPr>
        <w:t>.</w:t>
      </w:r>
    </w:p>
    <w:p w14:paraId="05AA198E" w14:textId="5C20B7AF" w:rsidR="00CC751B" w:rsidRPr="00CC751B" w:rsidRDefault="00CC751B" w:rsidP="007D293D">
      <w:pPr>
        <w:pStyle w:val="1Para"/>
        <w:jc w:val="both"/>
        <w:rPr>
          <w:lang w:val="en-US"/>
        </w:rPr>
      </w:pPr>
      <w:r w:rsidRPr="00CC751B">
        <w:rPr>
          <w:lang w:val="en-US"/>
        </w:rPr>
        <w:t xml:space="preserve">Spatial Transformer Networks (STNs), first introduced by </w:t>
      </w:r>
      <w:proofErr w:type="spellStart"/>
      <w:r w:rsidRPr="00CC751B">
        <w:rPr>
          <w:lang w:val="en-US"/>
        </w:rPr>
        <w:t>Jaderberg</w:t>
      </w:r>
      <w:proofErr w:type="spellEnd"/>
      <w:r w:rsidRPr="00CC751B">
        <w:rPr>
          <w:lang w:val="en-US"/>
        </w:rPr>
        <w:t xml:space="preserve"> et al. in "Spatial Transformer Networks" (2015), have proven especially valuable when integrated into IBD detection systems. These networks excel at automatically learning to focus on relevant regions of medical images, effectively zooming in on areas showing signs of inflammation or ulceration while maintaining spatial awareness of the surrounding tissue context. This capability is crucial for accurate IBD staging and progression monitoring</w:t>
      </w:r>
      <w:r>
        <w:rPr>
          <w:lang w:val="en-US"/>
        </w:rPr>
        <w:t xml:space="preserve"> </w:t>
      </w:r>
      <w:r>
        <w:rPr>
          <w:lang w:val="en-US"/>
        </w:rPr>
        <w:fldChar w:fldCharType="begin"/>
      </w:r>
      <w:r>
        <w:rPr>
          <w:lang w:val="en-US"/>
        </w:rPr>
        <w:instrText xml:space="preserve"> ADDIN ZOTERO_ITEM CSL_CITATION {"citationID":"mIpJhN2V","properties":{"formattedCitation":"[10]","plainCitation":"[10]","noteIndex":0},"citationItems":[{"id":139,"uris":["http://zotero.org/users/12366619/items/QDGAC3SB"],"itemData":{"id":139,"type":"article","abstract":"Convolutional Neural Networks define an exceptionally powerful class of models, but are still limited by the lack of ability to be spatially invariant to the input data in a computationally and parameter efficient manner. In this work we introduce a new learnable module, the Spatial Transformer, which explicitly allows the spatial manipulation of data within the network. This differentiable module can be inserted into existing convolutional architectures, giving neural networks the ability to actively spatially transform feature maps, conditional on the feature map itself, without any extra training supervision or modification to the optimisation process. We show that the use of spatial transformers results in models which learn invariance to translation, scale, rotation and more generic warping, resulting in state-of-the-art performance on several benchmarks, and for a number of classes of transformations.","DOI":"10.48550/arXiv.1506.02025","note":"arXiv:1506.02025 [cs]","number":"arXiv:1506.02025","publisher":"arXiv","source":"arXiv.org","title":"Spatial Transformer Networks","URL":"http://arxiv.org/abs/1506.02025","author":[{"family":"Jaderberg","given":"Max"},{"family":"Simonyan","given":"Karen"},{"family":"Zisserman","given":"Andrew"},{"family":"Kavukcuoglu","given":"Koray"}],"accessed":{"date-parts":[["2025",2,12]]},"issued":{"date-parts":[["2016",2,4]]}}}],"schema":"https://github.com/citation-style-language/schema/raw/master/csl-citation.json"} </w:instrText>
      </w:r>
      <w:r>
        <w:rPr>
          <w:lang w:val="en-US"/>
        </w:rPr>
        <w:fldChar w:fldCharType="separate"/>
      </w:r>
      <w:r w:rsidRPr="00CC751B">
        <w:rPr>
          <w:rFonts w:cs="Arial"/>
        </w:rPr>
        <w:t>[10]</w:t>
      </w:r>
      <w:r>
        <w:rPr>
          <w:lang w:val="en-US"/>
        </w:rPr>
        <w:fldChar w:fldCharType="end"/>
      </w:r>
      <w:r w:rsidRPr="00CC751B">
        <w:rPr>
          <w:lang w:val="en-US"/>
        </w:rPr>
        <w:t>.</w:t>
      </w:r>
    </w:p>
    <w:p w14:paraId="33E7E40D" w14:textId="068B6EDF" w:rsidR="00F91100" w:rsidRDefault="00CC751B" w:rsidP="007D293D">
      <w:pPr>
        <w:pStyle w:val="1Para"/>
        <w:jc w:val="both"/>
        <w:rPr>
          <w:lang w:val="en-US"/>
        </w:rPr>
      </w:pPr>
      <w:r w:rsidRPr="00CC751B">
        <w:rPr>
          <w:lang w:val="en-US"/>
        </w:rPr>
        <w:t>Deformable DETR, proposed by Zhu et al. in "Deformable DETR: Deformable Transformers for End-to-End Object Detection" (2020), represents a significant advancement in medical image analysis. When applied to IBD detection, its deformable attention mechanism enables precise localization of inflammatory regions, regardless of their shape or size. The model has shown promise in distinguishing between different types of IBD lesions, such as differentiating between Crohn's disease and ulcerative colitis manifestations</w:t>
      </w:r>
      <w:r>
        <w:rPr>
          <w:lang w:val="en-US"/>
        </w:rPr>
        <w:t xml:space="preserve"> </w:t>
      </w:r>
      <w:r>
        <w:rPr>
          <w:lang w:val="en-US"/>
        </w:rPr>
        <w:fldChar w:fldCharType="begin"/>
      </w:r>
      <w:r>
        <w:rPr>
          <w:lang w:val="en-US"/>
        </w:rPr>
        <w:instrText xml:space="preserve"> ADDIN ZOTERO_ITEM CSL_CITATION {"citationID":"9zZ5B9sH","properties":{"formattedCitation":"[11]","plainCitation":"[11]","noteIndex":0},"citationItems":[{"id":162,"uris":["http://zotero.org/users/12366619/items/X6EC4D7G"],"itemData":{"id":162,"type":"article","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DOI":"10.48550/arXiv.2010.04159","note":"arXiv:2010.04159 [cs]","number":"arXiv:2010.04159","publisher":"arXiv","source":"arXiv.org","title":"Deformable DETR: Deformable Transformers for End-to-End Object Detection","title-short":"Deformable DETR","URL":"http://arxiv.org/abs/2010.04159","author":[{"family":"Zhu","given":"Xizhou"},{"family":"Su","given":"Weijie"},{"family":"Lu","given":"Lewei"},{"family":"Li","given":"Bin"},{"family":"Wang","given":"Xiaogang"},{"family":"Dai","given":"Jifeng"}],"accessed":{"date-parts":[["2025",2,19]]},"issued":{"date-parts":[["2021",3,18]]}}}],"schema":"https://github.com/citation-style-language/schema/raw/master/csl-citation.json"} </w:instrText>
      </w:r>
      <w:r>
        <w:rPr>
          <w:lang w:val="en-US"/>
        </w:rPr>
        <w:fldChar w:fldCharType="separate"/>
      </w:r>
      <w:r w:rsidRPr="00CC751B">
        <w:rPr>
          <w:rFonts w:cs="Arial"/>
        </w:rPr>
        <w:t>[11]</w:t>
      </w:r>
      <w:r>
        <w:rPr>
          <w:lang w:val="en-US"/>
        </w:rPr>
        <w:fldChar w:fldCharType="end"/>
      </w:r>
      <w:r w:rsidRPr="00CC751B">
        <w:rPr>
          <w:lang w:val="en-US"/>
        </w:rPr>
        <w:t>.</w:t>
      </w:r>
    </w:p>
    <w:p w14:paraId="6B9CE3DE" w14:textId="6A827E2E" w:rsidR="002507E2" w:rsidRDefault="00CC751B" w:rsidP="007D293D">
      <w:pPr>
        <w:pStyle w:val="1Para"/>
        <w:jc w:val="both"/>
        <w:rPr>
          <w:lang w:val="en-US"/>
        </w:rPr>
      </w:pPr>
      <w:r w:rsidRPr="00CC751B">
        <w:rPr>
          <w:lang w:val="en-US"/>
        </w:rPr>
        <w:t xml:space="preserve">Recent research has demonstrated significant progress in hybrid transformer approaches for medical image analysis. A notable example is the </w:t>
      </w:r>
      <w:proofErr w:type="spellStart"/>
      <w:r w:rsidRPr="00CC751B">
        <w:rPr>
          <w:lang w:val="en-US"/>
        </w:rPr>
        <w:t>TransMed</w:t>
      </w:r>
      <w:proofErr w:type="spellEnd"/>
      <w:r w:rsidRPr="00CC751B">
        <w:rPr>
          <w:lang w:val="en-US"/>
        </w:rPr>
        <w:t xml:space="preserve"> framework, introduced by Ma et al. (2021) in their paper "</w:t>
      </w:r>
      <w:proofErr w:type="spellStart"/>
      <w:r w:rsidRPr="00CC751B">
        <w:rPr>
          <w:lang w:val="en-US"/>
        </w:rPr>
        <w:t>TransMed</w:t>
      </w:r>
      <w:proofErr w:type="spellEnd"/>
      <w:r w:rsidRPr="00CC751B">
        <w:rPr>
          <w:lang w:val="en-US"/>
        </w:rPr>
        <w:t xml:space="preserve">: Transformers Advance Multi-modal Medical Image Classification." This framework showcases the potential of combining transformer architectures with multi-modal fusion strategies for medical image classification. The </w:t>
      </w:r>
      <w:proofErr w:type="spellStart"/>
      <w:r w:rsidRPr="00CC751B">
        <w:rPr>
          <w:lang w:val="en-US"/>
        </w:rPr>
        <w:t>TransMed</w:t>
      </w:r>
      <w:proofErr w:type="spellEnd"/>
      <w:r w:rsidRPr="00CC751B">
        <w:rPr>
          <w:lang w:val="en-US"/>
        </w:rPr>
        <w:t xml:space="preserve"> approach is particularly relevant for complex medical imaging tasks, as it can process and integrate information from multiple imaging modalities simultaneously while maintaining high accuracy in detection and classification tasks</w:t>
      </w:r>
      <w:r>
        <w:rPr>
          <w:lang w:val="en-US"/>
        </w:rPr>
        <w:t xml:space="preserve"> </w:t>
      </w:r>
      <w:r>
        <w:rPr>
          <w:lang w:val="en-US"/>
        </w:rPr>
        <w:fldChar w:fldCharType="begin"/>
      </w:r>
      <w:r w:rsidR="00271F56">
        <w:rPr>
          <w:lang w:val="en-US"/>
        </w:rPr>
        <w:instrText xml:space="preserve"> ADDIN ZOTERO_ITEM CSL_CITATION {"citationID":"xCrrbKIN","properties":{"formattedCitation":"[12]","plainCitation":"[12]","noteIndex":0},"citationItems":[{"id":166,"uris":["http://zotero.org/users/12366619/items/2PTNU2HS"],"itemData":{"id":166,"type":"article-journal","abstract":"Over the past decade, convolutional neural networks (CNN) have shown very competitive performance in medical image analysis tasks, such as disease classification, tumor segmentation, and lesion detection. CNN has great advantages in extracting local features of images. However, due to the locality of convolution operation, it cannot deal with long-range relationships well. Recently, transformers have been applied to computer vision and achieved remarkable success in large-scale datasets. Compared with natural images, multi-modal medical images have explicit and important long-range dependencies, and effective multi-modal fusion strategies can greatly improve the performance of deep models. This prompts us to study transformer-based structures and apply them to multi-modal medical images. Existing transformer-based network architectures require large-scale datasets to achieve better performance. However, medical imaging datasets are relatively small, which makes it difficult to apply pure transformers to medical image analysis. Therefore, we propose TransMed for multi-modal medical image classification. TransMed combines the advantages of CNN and transformer to efficiently extract low-level features of images and establish long-range dependencies between modalities. We evaluated our model on two datasets, parotid gland tumors classification and knee injury classification. Combining our contributions, we achieve an improvement of 10.1% and 1.9% in average accuracy, respectively, outperforming other state-of-the-art CNN-based models. The results of the proposed method are promising and have tremendous potential to be applied to a large number of medical image analysis tasks. To our best knowledge, this is the first work to apply transformers to multi-modal medical image classification.","container-title":"Diagnostics (Basel, Switzerland)","DOI":"10.3390/diagnostics11081384","ISSN":"2075-4418","issue":"8","journalAbbreviation":"Diagnostics (Basel)","language":"eng","note":"PMID: 34441318\nPMCID: PMC8391808","page":"1384","source":"PubMed","title":"TransMed: Transformers Advance Multi-Modal Medical Image Classification","title-short":"TransMed","volume":"11","author":[{"family":"Dai","given":"Yin"},{"family":"Gao","given":"Yifan"},{"family":"Liu","given":"Fayu"}],"issued":{"date-parts":[["2021",7,31]]}}}],"schema":"https://github.com/citation-style-language/schema/raw/master/csl-citation.json"} </w:instrText>
      </w:r>
      <w:r>
        <w:rPr>
          <w:lang w:val="en-US"/>
        </w:rPr>
        <w:fldChar w:fldCharType="separate"/>
      </w:r>
      <w:r w:rsidR="00271F56" w:rsidRPr="00271F56">
        <w:rPr>
          <w:rFonts w:cs="Arial"/>
        </w:rPr>
        <w:t>[12]</w:t>
      </w:r>
      <w:r>
        <w:rPr>
          <w:lang w:val="en-US"/>
        </w:rPr>
        <w:fldChar w:fldCharType="end"/>
      </w:r>
      <w:r w:rsidRPr="00CC751B">
        <w:rPr>
          <w:lang w:val="en-US"/>
        </w:rPr>
        <w:t>.</w:t>
      </w:r>
    </w:p>
    <w:p w14:paraId="5EEAA29C" w14:textId="77777777" w:rsidR="00691A95" w:rsidRPr="00691A95" w:rsidRDefault="00691A95" w:rsidP="00691A95">
      <w:pPr>
        <w:pStyle w:val="1Para"/>
        <w:ind w:left="1440" w:firstLine="0"/>
        <w:rPr>
          <w:lang w:val="en-US"/>
        </w:rPr>
      </w:pPr>
    </w:p>
    <w:p w14:paraId="5B03C191" w14:textId="5D1E9C11" w:rsidR="00F91100" w:rsidRPr="00F91100" w:rsidRDefault="003A6133" w:rsidP="00C61D19">
      <w:pPr>
        <w:pStyle w:val="Heading1"/>
        <w:numPr>
          <w:ilvl w:val="0"/>
          <w:numId w:val="0"/>
        </w:numPr>
      </w:pPr>
      <w:r>
        <w:lastRenderedPageBreak/>
        <w:t xml:space="preserve">Chapter 5. </w:t>
      </w:r>
      <w:r w:rsidR="00F91100" w:rsidRPr="00F91100">
        <w:t xml:space="preserve">How can I improve the work of vision transformers using thick data approaches: </w:t>
      </w:r>
    </w:p>
    <w:p w14:paraId="3A25B17A" w14:textId="0E471980" w:rsidR="00F91100" w:rsidRPr="00F91100" w:rsidRDefault="00F91100" w:rsidP="00D6473B">
      <w:pPr>
        <w:pStyle w:val="Heading2"/>
        <w:numPr>
          <w:ilvl w:val="1"/>
          <w:numId w:val="57"/>
        </w:numPr>
      </w:pPr>
      <w:r w:rsidRPr="00F91100">
        <w:t xml:space="preserve">What if I employed Siamese Neural Networks for one-shot or multi-shots learning?  </w:t>
      </w:r>
    </w:p>
    <w:p w14:paraId="1FD59C82" w14:textId="19E734EF" w:rsidR="00F91100" w:rsidRPr="00F91100" w:rsidRDefault="00F91100" w:rsidP="007D293D">
      <w:pPr>
        <w:pStyle w:val="1Para"/>
        <w:jc w:val="both"/>
        <w:rPr>
          <w:lang w:val="en-US"/>
        </w:rPr>
      </w:pPr>
      <w:r w:rsidRPr="00F91100">
        <w:rPr>
          <w:lang w:val="en-US"/>
        </w:rPr>
        <w:t>A Siamese neural network (sometimes called a twin neural network) is an artificial neural network that uses the same weights while working in tandem on two different input vectors to compute comparable output vectors. Performing training using One-Shot or Few-Shot learning means that we will utilize a pre-trained Neural network on the Most or some of the categories of the Kvasir Dataset and then utilize a control category which will then be used to perform the One or Few shot learning. In theory, it works the following way: We have a trained network the classifies Dogs and Cats, but then we want it to classify horses as well. The problem is that we have few horse images or even worse we only have a single image of a horse as our dataset. So, we utilize the model to accurately classify what a Dog or a Cat is. And then use the few examples of a Horse to recognize that it is not either of those previous 2 classes: Correctly classifying it as the other(Horse).</w:t>
      </w:r>
      <w:r w:rsidR="00691A95">
        <w:rPr>
          <w:lang w:val="en-US"/>
        </w:rPr>
        <w:t xml:space="preserve"> </w:t>
      </w:r>
      <w:r w:rsidRPr="00F91100">
        <w:rPr>
          <w:lang w:val="en-US"/>
        </w:rPr>
        <w:t>To replicate this, we will first train a Siamese Neural Network on all classes on the Kvasir dataset except the normal “polyps” class, after trained we will introduce it in a few shots learning approach and measure model performance at different numbers of shots up to 10.</w:t>
      </w:r>
    </w:p>
    <w:p w14:paraId="7E21443C" w14:textId="54FB0C3E" w:rsidR="008A112D" w:rsidRPr="007D293D" w:rsidRDefault="00F91100" w:rsidP="007D293D">
      <w:pPr>
        <w:pStyle w:val="1Para"/>
        <w:jc w:val="both"/>
        <w:rPr>
          <w:lang w:val="en-US"/>
        </w:rPr>
      </w:pPr>
      <w:r w:rsidRPr="00F91100">
        <w:rPr>
          <w:lang w:val="en-US"/>
        </w:rPr>
        <w:t xml:space="preserve">For the Siamese neural network, we first approached trying to train our own Siamese NN based on the Vision Transformer (ViT) model. This approach had to be scratched as our hardware resources severely limited the possible training/fine tuning of this model to the Kvasir-V2 dataset. We then opted for the ViTMSN model for Image Classification </w:t>
      </w:r>
      <w:r w:rsidR="00C0592C">
        <w:rPr>
          <w:lang w:val="en-US"/>
        </w:rPr>
        <w:t xml:space="preserve">introduced by </w:t>
      </w:r>
      <w:proofErr w:type="spellStart"/>
      <w:r w:rsidR="00C0592C">
        <w:rPr>
          <w:lang w:val="en-US"/>
        </w:rPr>
        <w:t>Assran</w:t>
      </w:r>
      <w:proofErr w:type="spellEnd"/>
      <w:r w:rsidR="00C0592C">
        <w:rPr>
          <w:lang w:val="en-US"/>
        </w:rPr>
        <w:t xml:space="preserve"> et al in 2022, </w:t>
      </w:r>
      <w:r w:rsidR="00C0592C">
        <w:rPr>
          <w:lang w:val="en-US"/>
        </w:rPr>
        <w:fldChar w:fldCharType="begin"/>
      </w:r>
      <w:r w:rsidR="00C0592C">
        <w:rPr>
          <w:lang w:val="en-US"/>
        </w:rPr>
        <w:instrText xml:space="preserve"> ADDIN ZOTERO_ITEM CSL_CITATION {"citationID":"y3hqj84X","properties":{"formattedCitation":"[13]","plainCitation":"[13]","noteIndex":0},"citationItems":[{"id":119,"uris":["http://zotero.org/users/12366619/items/XPDI7QKJ"],"itemData":{"id":119,"type":"article","abstract":"We propose Masked Siamese Networks (MSN), a self-supervised learning framework for learning image representations. Our approach matches the representation of an image view containing randomly masked patches to the representation of the original unmasked image. This self-supervised pre-training strategy is particularly scalable when applied to Vision Transformers since only the unmasked patches are processed by the network. As a result, MSNs improve the scalability of joint-embedding architectures, while producing representations of a high semantic level that perform competitively on low-shot image classification. For instance, on ImageNet-1K, with only 5,000 annotated images, our base MSN model achieves 72.4% top-1 accuracy, and with 1% of ImageNet-1K labels, we achieve 75.7% top-1 accuracy, setting a new state-of-the-art for self-supervised learning on this benchmark. Our code is publicly available.","DOI":"10.48550/arXiv.2204.07141","note":"arXiv:2204.07141 [cs]","number":"arXiv:2204.07141","publisher":"arXiv","source":"arXiv.org","title":"Masked Siamese Networks for Label-Efficient Learning","URL":"http://arxiv.org/abs/2204.07141","author":[{"family":"Assran","given":"Mahmoud"},{"family":"Caron","given":"Mathilde"},{"family":"Misra","given":"Ishan"},{"family":"Bojanowski","given":"Piotr"},{"family":"Bordes","given":"Florian"},{"family":"Vincent","given":"Pascal"},{"family":"Joulin","given":"Armand"},{"family":"Rabbat","given":"Michael"},{"family":"Ballas","given":"Nicolas"}],"accessed":{"date-parts":[["2025",1,23]]},"issued":{"date-parts":[["2022",4,14]]}}}],"schema":"https://github.com/citation-style-language/schema/raw/master/csl-citation.json"} </w:instrText>
      </w:r>
      <w:r w:rsidR="00C0592C">
        <w:rPr>
          <w:lang w:val="en-US"/>
        </w:rPr>
        <w:fldChar w:fldCharType="separate"/>
      </w:r>
      <w:r w:rsidR="00C0592C" w:rsidRPr="00C0592C">
        <w:rPr>
          <w:rFonts w:cs="Arial"/>
        </w:rPr>
        <w:t>[13]</w:t>
      </w:r>
      <w:r w:rsidR="00C0592C">
        <w:rPr>
          <w:lang w:val="en-US"/>
        </w:rPr>
        <w:fldChar w:fldCharType="end"/>
      </w:r>
      <w:r w:rsidR="00C0592C">
        <w:rPr>
          <w:lang w:val="en-US"/>
        </w:rPr>
        <w:t xml:space="preserve">. </w:t>
      </w:r>
    </w:p>
    <w:p w14:paraId="4E7E9F47" w14:textId="3F98EB6A" w:rsidR="002507E2" w:rsidRDefault="00C0592C" w:rsidP="007D293D">
      <w:pPr>
        <w:pStyle w:val="1Para"/>
        <w:jc w:val="both"/>
        <w:rPr>
          <w:lang w:val="en-US"/>
        </w:rPr>
      </w:pPr>
      <w:r>
        <w:rPr>
          <w:lang w:val="en-US"/>
        </w:rPr>
        <w:t>W</w:t>
      </w:r>
      <w:r w:rsidR="00F91100" w:rsidRPr="00F91100">
        <w:rPr>
          <w:lang w:val="en-US"/>
        </w:rPr>
        <w:t>hich is a ViT base masked Siamese neural network</w:t>
      </w:r>
      <w:r>
        <w:rPr>
          <w:lang w:val="en-US"/>
        </w:rPr>
        <w:t xml:space="preserve">. </w:t>
      </w:r>
      <w:r w:rsidRPr="00C0592C">
        <w:rPr>
          <w:lang w:val="en-US"/>
        </w:rPr>
        <w:t>Their approach is a self-supervised learning framework designed for learning image representations. It works by aligning the representation of an image view that includes randomly masked patches with the representation of the original, unmasked image</w:t>
      </w:r>
      <w:r w:rsidR="00191EE3">
        <w:rPr>
          <w:lang w:val="en-US"/>
        </w:rPr>
        <w:t xml:space="preserve"> see </w:t>
      </w:r>
      <w:r w:rsidR="00191EE3">
        <w:rPr>
          <w:lang w:val="en-US"/>
        </w:rPr>
        <w:fldChar w:fldCharType="begin"/>
      </w:r>
      <w:r w:rsidR="00191EE3">
        <w:rPr>
          <w:lang w:val="en-US"/>
        </w:rPr>
        <w:instrText xml:space="preserve"> REF _Ref193107092 \h </w:instrText>
      </w:r>
      <w:r w:rsidR="007D293D">
        <w:rPr>
          <w:lang w:val="en-US"/>
        </w:rPr>
        <w:instrText xml:space="preserve"> \* MERGEFORMAT </w:instrText>
      </w:r>
      <w:r w:rsidR="00191EE3">
        <w:rPr>
          <w:lang w:val="en-US"/>
        </w:rPr>
      </w:r>
      <w:r w:rsidR="00191EE3">
        <w:rPr>
          <w:lang w:val="en-US"/>
        </w:rPr>
        <w:fldChar w:fldCharType="separate"/>
      </w:r>
      <w:r w:rsidR="00191EE3">
        <w:t xml:space="preserve">Figure </w:t>
      </w:r>
      <w:r w:rsidR="00191EE3">
        <w:rPr>
          <w:noProof/>
        </w:rPr>
        <w:t>1</w:t>
      </w:r>
      <w:r w:rsidR="00191EE3">
        <w:rPr>
          <w:lang w:val="en-US"/>
        </w:rPr>
        <w:fldChar w:fldCharType="end"/>
      </w:r>
      <w:r w:rsidRPr="00C0592C">
        <w:rPr>
          <w:lang w:val="en-US"/>
        </w:rPr>
        <w:t xml:space="preserve">. This pre-training strategy is especially scalable when used with Vision Transformers because the network only processes the unmasked patches. As a result, MSNs enhance the scalability of joint-embedding architecture while generating highly semantic representations that perform </w:t>
      </w:r>
      <w:r w:rsidRPr="00C0592C">
        <w:rPr>
          <w:lang w:val="en-US"/>
        </w:rPr>
        <w:lastRenderedPageBreak/>
        <w:t>well in low-shot image classification.</w:t>
      </w:r>
      <w:r w:rsidR="00F91100" w:rsidRPr="00F91100">
        <w:rPr>
          <w:lang w:val="en-US"/>
        </w:rPr>
        <w:t xml:space="preserve"> It is pretrained as well, we just had to fine tune it </w:t>
      </w:r>
      <w:r w:rsidR="008A112D">
        <w:rPr>
          <w:noProof/>
        </w:rPr>
        <mc:AlternateContent>
          <mc:Choice Requires="wps">
            <w:drawing>
              <wp:anchor distT="0" distB="0" distL="114300" distR="114300" simplePos="0" relativeHeight="251667456" behindDoc="0" locked="0" layoutInCell="1" allowOverlap="1" wp14:anchorId="6953D3F4" wp14:editId="173E3A6F">
                <wp:simplePos x="0" y="0"/>
                <wp:positionH relativeFrom="column">
                  <wp:posOffset>609600</wp:posOffset>
                </wp:positionH>
                <wp:positionV relativeFrom="paragraph">
                  <wp:posOffset>3076575</wp:posOffset>
                </wp:positionV>
                <wp:extent cx="3990975" cy="635"/>
                <wp:effectExtent l="0" t="0" r="0" b="0"/>
                <wp:wrapTopAndBottom/>
                <wp:docPr id="1466367341" name="Text Box 1"/>
                <wp:cNvGraphicFramePr/>
                <a:graphic xmlns:a="http://schemas.openxmlformats.org/drawingml/2006/main">
                  <a:graphicData uri="http://schemas.microsoft.com/office/word/2010/wordprocessingShape">
                    <wps:wsp>
                      <wps:cNvSpPr txBox="1"/>
                      <wps:spPr>
                        <a:xfrm>
                          <a:off x="0" y="0"/>
                          <a:ext cx="3990975" cy="635"/>
                        </a:xfrm>
                        <a:prstGeom prst="rect">
                          <a:avLst/>
                        </a:prstGeom>
                        <a:solidFill>
                          <a:prstClr val="white"/>
                        </a:solidFill>
                        <a:ln>
                          <a:noFill/>
                        </a:ln>
                      </wps:spPr>
                      <wps:txbx>
                        <w:txbxContent>
                          <w:p w14:paraId="2374F76A" w14:textId="4290D713" w:rsidR="008A112D" w:rsidRPr="00E60FE2" w:rsidRDefault="008A112D" w:rsidP="008A112D">
                            <w:pPr>
                              <w:pStyle w:val="Caption"/>
                              <w:rPr>
                                <w:sz w:val="22"/>
                                <w:szCs w:val="22"/>
                              </w:rPr>
                            </w:pPr>
                            <w:bookmarkStart w:id="3" w:name="_Ref193107092"/>
                            <w:r>
                              <w:t xml:space="preserve">Figure </w:t>
                            </w:r>
                            <w:fldSimple w:instr=" SEQ Figure \* ARABIC ">
                              <w:r w:rsidR="004F1B36">
                                <w:rPr>
                                  <w:noProof/>
                                </w:rPr>
                                <w:t>1</w:t>
                              </w:r>
                            </w:fldSimple>
                            <w:bookmarkEnd w:id="3"/>
                            <w:r w:rsidRPr="00FE39B3">
                              <w:t>- Example representation of how the randomly masked patches look when the model is being trained</w:t>
                            </w:r>
                            <w:r w:rsidR="00191EE3">
                              <w:t xml:space="preserve"> provided by the original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53D3F4" id="_x0000_t202" coordsize="21600,21600" o:spt="202" path="m,l,21600r21600,l21600,xe">
                <v:stroke joinstyle="miter"/>
                <v:path gradientshapeok="t" o:connecttype="rect"/>
              </v:shapetype>
              <v:shape id="Text Box 1" o:spid="_x0000_s1026" type="#_x0000_t202" style="position:absolute;left:0;text-align:left;margin-left:48pt;margin-top:242.25pt;width:314.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" stroked="f">
                <v:textbox style="mso-fit-shape-to-text:t" inset="0,0,0,0">
                  <w:txbxContent>
                    <w:p w14:paraId="2374F76A" w14:textId="4290D713" w:rsidR="008A112D" w:rsidRPr="00E60FE2" w:rsidRDefault="008A112D" w:rsidP="008A112D">
                      <w:pPr>
                        <w:pStyle w:val="Caption"/>
                        <w:rPr>
                          <w:sz w:val="22"/>
                          <w:szCs w:val="22"/>
                        </w:rPr>
                      </w:pPr>
                      <w:bookmarkStart w:id="13" w:name="_Ref193107092"/>
                      <w:r>
                        <w:t xml:space="preserve">Figure </w:t>
                      </w:r>
                      <w:fldSimple w:instr=" SEQ Figure \* ARABIC ">
                        <w:r w:rsidR="004F1B36">
                          <w:rPr>
                            <w:noProof/>
                          </w:rPr>
                          <w:t>1</w:t>
                        </w:r>
                      </w:fldSimple>
                      <w:bookmarkEnd w:id="13"/>
                      <w:r w:rsidRPr="00FE39B3">
                        <w:t>- Example representation of how the randomly masked patches look when the model is being trained</w:t>
                      </w:r>
                      <w:r w:rsidR="00191EE3">
                        <w:t xml:space="preserve"> provided by the original paper.</w:t>
                      </w:r>
                    </w:p>
                  </w:txbxContent>
                </v:textbox>
                <w10:wrap type="topAndBottom"/>
              </v:shape>
            </w:pict>
          </mc:Fallback>
        </mc:AlternateContent>
      </w:r>
      <w:r w:rsidR="008A112D" w:rsidRPr="008A112D">
        <w:rPr>
          <w:noProof/>
          <w:lang w:val="en-US"/>
        </w:rPr>
        <w:drawing>
          <wp:anchor distT="0" distB="0" distL="114300" distR="114300" simplePos="0" relativeHeight="251665408" behindDoc="0" locked="0" layoutInCell="1" allowOverlap="1" wp14:anchorId="439AEBAB" wp14:editId="6B872EFA">
            <wp:simplePos x="0" y="0"/>
            <wp:positionH relativeFrom="margin">
              <wp:posOffset>609600</wp:posOffset>
            </wp:positionH>
            <wp:positionV relativeFrom="paragraph">
              <wp:posOffset>1047750</wp:posOffset>
            </wp:positionV>
            <wp:extent cx="3990975" cy="1971675"/>
            <wp:effectExtent l="0" t="0" r="9525" b="9525"/>
            <wp:wrapTopAndBottom/>
            <wp:docPr id="1936541916" name="Picture 1" descr="A colorful bird sitting on a r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541916" name="Picture 1" descr="A colorful bird sitting on a rock&#10;&#10;AI-generated content may be incorrect."/>
                    <pic:cNvPicPr/>
                  </pic:nvPicPr>
                  <pic:blipFill>
                    <a:blip r:embed="rId9"/>
                    <a:stretch>
                      <a:fillRect/>
                    </a:stretch>
                  </pic:blipFill>
                  <pic:spPr>
                    <a:xfrm>
                      <a:off x="0" y="0"/>
                      <a:ext cx="3990975" cy="1971675"/>
                    </a:xfrm>
                    <a:prstGeom prst="rect">
                      <a:avLst/>
                    </a:prstGeom>
                  </pic:spPr>
                </pic:pic>
              </a:graphicData>
            </a:graphic>
          </wp:anchor>
        </w:drawing>
      </w:r>
      <w:r w:rsidR="00F91100" w:rsidRPr="00F91100">
        <w:rPr>
          <w:lang w:val="en-US"/>
        </w:rPr>
        <w:t>our dataset</w:t>
      </w:r>
      <w:r w:rsidR="00891995">
        <w:rPr>
          <w:lang w:val="en-US"/>
        </w:rPr>
        <w:t xml:space="preserve"> </w:t>
      </w:r>
      <w:r w:rsidR="00891995">
        <w:rPr>
          <w:lang w:val="en-US"/>
        </w:rPr>
        <w:fldChar w:fldCharType="begin"/>
      </w:r>
      <w:r w:rsidR="00891995">
        <w:rPr>
          <w:lang w:val="en-US"/>
        </w:rPr>
        <w:instrText xml:space="preserve"> ADDIN ZOTERO_ITEM CSL_CITATION {"citationID":"fdA0WC3a","properties":{"formattedCitation":"[13]","plainCitation":"[13]","noteIndex":0},"citationItems":[{"id":119,"uris":["http://zotero.org/users/12366619/items/XPDI7QKJ"],"itemData":{"id":119,"type":"article","abstract":"We propose Masked Siamese Networks (MSN), a self-supervised learning framework for learning image representations. Our approach matches the representation of an image view containing randomly masked patches to the representation of the original unmasked image. This self-supervised pre-training strategy is particularly scalable when applied to Vision Transformers since only the unmasked patches are processed by the network. As a result, MSNs improve the scalability of joint-embedding architectures, while producing representations of a high semantic level that perform competitively on low-shot image classification. For instance, on ImageNet-1K, with only 5,000 annotated images, our base MSN model achieves 72.4% top-1 accuracy, and with 1% of ImageNet-1K labels, we achieve 75.7% top-1 accuracy, setting a new state-of-the-art for self-supervised learning on this benchmark. Our code is publicly available.","DOI":"10.48550/arXiv.2204.07141","note":"arXiv:2204.07141 [cs]","number":"arXiv:2204.07141","publisher":"arXiv","source":"arXiv.org","title":"Masked Siamese Networks for Label-Efficient Learning","URL":"http://arxiv.org/abs/2204.07141","author":[{"family":"Assran","given":"Mahmoud"},{"family":"Caron","given":"Mathilde"},{"family":"Misra","given":"Ishan"},{"family":"Bojanowski","given":"Piotr"},{"family":"Bordes","given":"Florian"},{"family":"Vincent","given":"Pascal"},{"family":"Joulin","given":"Armand"},{"family":"Rabbat","given":"Michael"},{"family":"Ballas","given":"Nicolas"}],"accessed":{"date-parts":[["2025",1,23]]},"issued":{"date-parts":[["2022",4,14]]}}}],"schema":"https://github.com/citation-style-language/schema/raw/master/csl-citation.json"} </w:instrText>
      </w:r>
      <w:r w:rsidR="00891995">
        <w:rPr>
          <w:lang w:val="en-US"/>
        </w:rPr>
        <w:fldChar w:fldCharType="separate"/>
      </w:r>
      <w:r w:rsidR="00891995" w:rsidRPr="00891995">
        <w:rPr>
          <w:rFonts w:cs="Arial"/>
        </w:rPr>
        <w:t>[13]</w:t>
      </w:r>
      <w:r w:rsidR="00891995">
        <w:rPr>
          <w:lang w:val="en-US"/>
        </w:rPr>
        <w:fldChar w:fldCharType="end"/>
      </w:r>
      <w:r w:rsidR="00F91100" w:rsidRPr="00F91100">
        <w:rPr>
          <w:lang w:val="en-US"/>
        </w:rPr>
        <w:t>.</w:t>
      </w:r>
      <w:r w:rsidR="008A112D" w:rsidRPr="008A112D">
        <w:rPr>
          <w:lang w:val="en-US"/>
        </w:rPr>
        <w:t xml:space="preserve"> </w:t>
      </w:r>
    </w:p>
    <w:p w14:paraId="50AD742A" w14:textId="688C254F" w:rsidR="008A112D" w:rsidRDefault="00BC26C9" w:rsidP="007D293D">
      <w:pPr>
        <w:pStyle w:val="1Para"/>
        <w:ind w:firstLine="0"/>
        <w:jc w:val="both"/>
        <w:rPr>
          <w:lang w:val="en-US"/>
        </w:rPr>
      </w:pPr>
      <w:r w:rsidRPr="00BC26C9">
        <w:rPr>
          <w:noProof/>
          <w:lang w:val="en-US"/>
        </w:rPr>
        <w:drawing>
          <wp:anchor distT="0" distB="0" distL="114300" distR="114300" simplePos="0" relativeHeight="251668480" behindDoc="0" locked="0" layoutInCell="1" allowOverlap="1" wp14:anchorId="50D5040D" wp14:editId="568817A3">
            <wp:simplePos x="0" y="0"/>
            <wp:positionH relativeFrom="column">
              <wp:posOffset>884196</wp:posOffset>
            </wp:positionH>
            <wp:positionV relativeFrom="paragraph">
              <wp:posOffset>3377325</wp:posOffset>
            </wp:positionV>
            <wp:extent cx="3576955" cy="3293110"/>
            <wp:effectExtent l="0" t="0" r="4445" b="2540"/>
            <wp:wrapTopAndBottom/>
            <wp:docPr id="29301820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018206" name="Picture 1" descr="A screenshot of a computer program&#10;&#10;AI-generated content may be incorrect."/>
                    <pic:cNvPicPr/>
                  </pic:nvPicPr>
                  <pic:blipFill>
                    <a:blip r:embed="rId10"/>
                    <a:stretch>
                      <a:fillRect/>
                    </a:stretch>
                  </pic:blipFill>
                  <pic:spPr>
                    <a:xfrm>
                      <a:off x="0" y="0"/>
                      <a:ext cx="3576955" cy="3293110"/>
                    </a:xfrm>
                    <a:prstGeom prst="rect">
                      <a:avLst/>
                    </a:prstGeom>
                  </pic:spPr>
                </pic:pic>
              </a:graphicData>
            </a:graphic>
            <wp14:sizeRelH relativeFrom="margin">
              <wp14:pctWidth>0</wp14:pctWidth>
            </wp14:sizeRelH>
            <wp14:sizeRelV relativeFrom="margin">
              <wp14:pctHeight>0</wp14:pctHeight>
            </wp14:sizeRelV>
          </wp:anchor>
        </w:drawing>
      </w:r>
      <w:r w:rsidR="00191EE3">
        <w:rPr>
          <w:lang w:val="en-US"/>
        </w:rPr>
        <w:t xml:space="preserve">But before fine tuning we obviously must do some slight pre-processing to our dataset. This pre-processing thankfully is </w:t>
      </w:r>
      <w:r>
        <w:rPr>
          <w:lang w:val="en-US"/>
        </w:rPr>
        <w:t>already</w:t>
      </w:r>
      <w:r w:rsidR="00191EE3">
        <w:rPr>
          <w:lang w:val="en-US"/>
        </w:rPr>
        <w:t xml:space="preserve"> provided by the Huggin face model but for the sake of properly understanding the model I recreated </w:t>
      </w:r>
      <w:r>
        <w:rPr>
          <w:lang w:val="en-US"/>
        </w:rPr>
        <w:t xml:space="preserve">all the preprocessing according to its default configuration in </w:t>
      </w:r>
      <w:r>
        <w:rPr>
          <w:lang w:val="en-US"/>
        </w:rPr>
        <w:fldChar w:fldCharType="begin"/>
      </w:r>
      <w:r>
        <w:rPr>
          <w:lang w:val="en-US"/>
        </w:rPr>
        <w:instrText xml:space="preserve"> REF _Ref193108149 \h </w:instrText>
      </w:r>
      <w:r w:rsidR="007D293D">
        <w:rPr>
          <w:lang w:val="en-US"/>
        </w:rPr>
        <w:instrText xml:space="preserve"> \* MERGEFORMAT </w:instrText>
      </w:r>
      <w:r>
        <w:rPr>
          <w:lang w:val="en-US"/>
        </w:rPr>
      </w:r>
      <w:r>
        <w:rPr>
          <w:lang w:val="en-US"/>
        </w:rPr>
        <w:fldChar w:fldCharType="separate"/>
      </w:r>
      <w:r>
        <w:t xml:space="preserve">Algorithm </w:t>
      </w:r>
      <w:r>
        <w:rPr>
          <w:noProof/>
        </w:rPr>
        <w:t>1</w:t>
      </w:r>
      <w:r>
        <w:rPr>
          <w:lang w:val="en-US"/>
        </w:rPr>
        <w:fldChar w:fldCharType="end"/>
      </w:r>
      <w:r w:rsidR="00191EE3">
        <w:rPr>
          <w:lang w:val="en-US"/>
        </w:rPr>
        <w:t xml:space="preserve"> and ran some examples.</w:t>
      </w:r>
      <w:r w:rsidRPr="00BC26C9">
        <w:rPr>
          <w:lang w:val="en-US"/>
        </w:rPr>
        <w:t xml:space="preserve"> </w:t>
      </w:r>
    </w:p>
    <w:p w14:paraId="1EBC94B0" w14:textId="7DD4FBA5" w:rsidR="00BC26C9" w:rsidRDefault="00BC26C9" w:rsidP="007D293D">
      <w:pPr>
        <w:pStyle w:val="Caption"/>
        <w:jc w:val="center"/>
      </w:pPr>
      <w:bookmarkStart w:id="4" w:name="_Ref193108149"/>
      <w:r>
        <w:t xml:space="preserve">Algorithm </w:t>
      </w:r>
      <w:fldSimple w:instr=" SEQ Algorithm \* ARABIC ">
        <w:r w:rsidR="00291FE1">
          <w:rPr>
            <w:noProof/>
          </w:rPr>
          <w:t>1</w:t>
        </w:r>
      </w:fldSimple>
      <w:bookmarkEnd w:id="4"/>
      <w:r>
        <w:t xml:space="preserve">- Visualizing the </w:t>
      </w:r>
      <w:r w:rsidRPr="00F91100">
        <w:t>ViTMSN</w:t>
      </w:r>
      <w:r>
        <w:t xml:space="preserve"> pre-processing</w:t>
      </w:r>
    </w:p>
    <w:p w14:paraId="57BDF012" w14:textId="77777777" w:rsidR="00BC26C9" w:rsidRDefault="00BC26C9" w:rsidP="007D293D">
      <w:pPr>
        <w:jc w:val="both"/>
      </w:pPr>
    </w:p>
    <w:p w14:paraId="70054270" w14:textId="4347F74E" w:rsidR="00BC26C9" w:rsidRDefault="00EB1BD6" w:rsidP="007D293D">
      <w:pPr>
        <w:jc w:val="both"/>
      </w:pPr>
      <w:r>
        <w:rPr>
          <w:noProof/>
        </w:rPr>
        <w:lastRenderedPageBreak/>
        <mc:AlternateContent>
          <mc:Choice Requires="wps">
            <w:drawing>
              <wp:anchor distT="0" distB="0" distL="114300" distR="114300" simplePos="0" relativeHeight="251677696" behindDoc="0" locked="0" layoutInCell="1" allowOverlap="1" wp14:anchorId="4A80C529" wp14:editId="2CD501BD">
                <wp:simplePos x="0" y="0"/>
                <wp:positionH relativeFrom="column">
                  <wp:posOffset>2980055</wp:posOffset>
                </wp:positionH>
                <wp:positionV relativeFrom="paragraph">
                  <wp:posOffset>5670550</wp:posOffset>
                </wp:positionV>
                <wp:extent cx="1897380" cy="635"/>
                <wp:effectExtent l="0" t="0" r="0" b="0"/>
                <wp:wrapSquare wrapText="bothSides"/>
                <wp:docPr id="93396792" name="Text Box 1"/>
                <wp:cNvGraphicFramePr/>
                <a:graphic xmlns:a="http://schemas.openxmlformats.org/drawingml/2006/main">
                  <a:graphicData uri="http://schemas.microsoft.com/office/word/2010/wordprocessingShape">
                    <wps:wsp>
                      <wps:cNvSpPr txBox="1"/>
                      <wps:spPr>
                        <a:xfrm>
                          <a:off x="0" y="0"/>
                          <a:ext cx="1897380" cy="635"/>
                        </a:xfrm>
                        <a:prstGeom prst="rect">
                          <a:avLst/>
                        </a:prstGeom>
                        <a:solidFill>
                          <a:prstClr val="white"/>
                        </a:solidFill>
                        <a:ln>
                          <a:noFill/>
                        </a:ln>
                      </wps:spPr>
                      <wps:txbx>
                        <w:txbxContent>
                          <w:p w14:paraId="62D83EC3" w14:textId="6A58096A" w:rsidR="00EB1BD6" w:rsidRPr="00963380" w:rsidRDefault="00EB1BD6" w:rsidP="00EB1BD6">
                            <w:pPr>
                              <w:pStyle w:val="Caption"/>
                              <w:rPr>
                                <w:sz w:val="22"/>
                                <w:szCs w:val="22"/>
                              </w:rPr>
                            </w:pPr>
                            <w:r>
                              <w:t xml:space="preserve">Figure </w:t>
                            </w:r>
                            <w:fldSimple w:instr=" SEQ Figure \* ARABIC ">
                              <w:r w:rsidR="004F1B36">
                                <w:rPr>
                                  <w:noProof/>
                                </w:rPr>
                                <w:t>2</w:t>
                              </w:r>
                            </w:fldSimple>
                            <w:r>
                              <w:t>- Normalization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0C529" id="_x0000_s1027" type="#_x0000_t202" style="position:absolute;left:0;text-align:left;margin-left:234.65pt;margin-top:446.5pt;width:149.4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" stroked="f">
                <v:textbox style="mso-fit-shape-to-text:t" inset="0,0,0,0">
                  <w:txbxContent>
                    <w:p w14:paraId="62D83EC3" w14:textId="6A58096A" w:rsidR="00EB1BD6" w:rsidRPr="00963380" w:rsidRDefault="00EB1BD6" w:rsidP="00EB1BD6">
                      <w:pPr>
                        <w:pStyle w:val="Caption"/>
                        <w:rPr>
                          <w:sz w:val="22"/>
                          <w:szCs w:val="22"/>
                        </w:rPr>
                      </w:pPr>
                      <w:r>
                        <w:t xml:space="preserve">Figure </w:t>
                      </w:r>
                      <w:fldSimple w:instr=" SEQ Figure \* ARABIC ">
                        <w:r w:rsidR="004F1B36">
                          <w:rPr>
                            <w:noProof/>
                          </w:rPr>
                          <w:t>2</w:t>
                        </w:r>
                      </w:fldSimple>
                      <w:r>
                        <w:t>- Normalization example</w:t>
                      </w:r>
                    </w:p>
                  </w:txbxContent>
                </v:textbox>
                <w10:wrap type="square"/>
              </v:shape>
            </w:pict>
          </mc:Fallback>
        </mc:AlternateContent>
      </w:r>
      <w:r w:rsidRPr="003E275B">
        <w:rPr>
          <w:noProof/>
        </w:rPr>
        <w:drawing>
          <wp:anchor distT="0" distB="0" distL="114300" distR="114300" simplePos="0" relativeHeight="251670528" behindDoc="0" locked="0" layoutInCell="1" allowOverlap="1" wp14:anchorId="2572E8EB" wp14:editId="505D0829">
            <wp:simplePos x="0" y="0"/>
            <wp:positionH relativeFrom="column">
              <wp:posOffset>2980055</wp:posOffset>
            </wp:positionH>
            <wp:positionV relativeFrom="paragraph">
              <wp:posOffset>3655695</wp:posOffset>
            </wp:positionV>
            <wp:extent cx="1897380" cy="1957705"/>
            <wp:effectExtent l="0" t="0" r="7620" b="4445"/>
            <wp:wrapSquare wrapText="bothSides"/>
            <wp:docPr id="780103827" name="Picture 1" descr="A close-up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03827" name="Picture 1" descr="A close-up of a person's body&#10;&#10;AI-generated content may be incorrect."/>
                    <pic:cNvPicPr/>
                  </pic:nvPicPr>
                  <pic:blipFill>
                    <a:blip r:embed="rId11"/>
                    <a:stretch>
                      <a:fillRect/>
                    </a:stretch>
                  </pic:blipFill>
                  <pic:spPr>
                    <a:xfrm>
                      <a:off x="0" y="0"/>
                      <a:ext cx="1897380" cy="1957705"/>
                    </a:xfrm>
                    <a:prstGeom prst="rect">
                      <a:avLst/>
                    </a:prstGeom>
                  </pic:spPr>
                </pic:pic>
              </a:graphicData>
            </a:graphic>
            <wp14:sizeRelH relativeFrom="margin">
              <wp14:pctWidth>0</wp14:pctWidth>
            </wp14:sizeRelH>
            <wp14:sizeRelV relativeFrom="margin">
              <wp14:pctHeight>0</wp14:pctHeight>
            </wp14:sizeRelV>
          </wp:anchor>
        </w:drawing>
      </w:r>
      <w:r w:rsidR="00BC26C9">
        <w:t xml:space="preserve">As seen in </w:t>
      </w:r>
      <w:r w:rsidR="000F5977">
        <w:t xml:space="preserve">the algorithm of our visualization function for pre-processing; </w:t>
      </w:r>
      <w:r w:rsidR="000F5977" w:rsidRPr="000F5977">
        <w:t xml:space="preserve">In this preprocessing pipeline for </w:t>
      </w:r>
      <w:r w:rsidR="000F5977">
        <w:t>ViTMSN. S</w:t>
      </w:r>
      <w:r w:rsidR="000F5977" w:rsidRPr="000F5977">
        <w:t>everal sequential transformations prepare images for self-supervised learning. Initially, the process loads an RGB image from the dataset. The first preprocessing step resizes this image to a fixed dimension of 224×224 pixels, standardizing input size for the ViT architecture</w:t>
      </w:r>
      <w:r w:rsidR="000F5977">
        <w:t xml:space="preserve"> as seen in</w:t>
      </w:r>
      <w:r>
        <w:t xml:space="preserve"> </w:t>
      </w:r>
      <w:r>
        <w:fldChar w:fldCharType="begin"/>
      </w:r>
      <w:r>
        <w:instrText xml:space="preserve"> REF _Ref193109233 \h </w:instrText>
      </w:r>
      <w:r w:rsidR="007D293D">
        <w:instrText xml:space="preserve"> \* MERGEFORMAT </w:instrText>
      </w:r>
      <w:r>
        <w:fldChar w:fldCharType="separate"/>
      </w:r>
      <w:r>
        <w:t xml:space="preserve">Figure </w:t>
      </w:r>
      <w:r>
        <w:rPr>
          <w:noProof/>
        </w:rPr>
        <w:t>3</w:t>
      </w:r>
      <w:r>
        <w:fldChar w:fldCharType="end"/>
      </w:r>
      <w:r>
        <w:t xml:space="preserve">. </w:t>
      </w:r>
      <w:r w:rsidR="000F5977" w:rsidRPr="000F5977">
        <w:t>Next, the resized image undergoes normalization, where pixel values are converted to tensors and standardized using ImageNet statistics (mean=[0.485, 0.456, 0.406], std=[0.229, 0.224, 0.225]). This normalization step ensures numerical stability during training</w:t>
      </w:r>
      <w:r>
        <w:t xml:space="preserve"> as seen in </w:t>
      </w:r>
      <w:r>
        <w:fldChar w:fldCharType="begin"/>
      </w:r>
      <w:r>
        <w:instrText xml:space="preserve"> REF _Ref193109066 \h </w:instrText>
      </w:r>
      <w:r w:rsidR="007D293D">
        <w:instrText xml:space="preserve"> \* MERGEFORMAT </w:instrText>
      </w:r>
      <w:r>
        <w:fldChar w:fldCharType="separate"/>
      </w:r>
      <w:r>
        <w:t xml:space="preserve">Figure </w:t>
      </w:r>
      <w:r>
        <w:rPr>
          <w:noProof/>
        </w:rPr>
        <w:t>2</w:t>
      </w:r>
      <w:r>
        <w:fldChar w:fldCharType="end"/>
      </w:r>
      <w:r w:rsidR="000F5977" w:rsidRPr="000F5977">
        <w:t>. For the MSN training approach, a random binary mask is generated to occlude approximately 70% of the image pixels. This masking operation</w:t>
      </w:r>
      <w:r>
        <w:t>, as illustrated by</w:t>
      </w:r>
      <w:r w:rsidR="000F5977" w:rsidRPr="000F5977">
        <w:t xml:space="preserve"> </w:t>
      </w:r>
      <w:r>
        <w:fldChar w:fldCharType="begin"/>
      </w:r>
      <w:r>
        <w:instrText xml:space="preserve"> REF _Ref193109419 \h </w:instrText>
      </w:r>
      <w:r w:rsidR="007D293D">
        <w:instrText xml:space="preserve"> \* MERGEFORMAT </w:instrText>
      </w:r>
      <w:r>
        <w:fldChar w:fldCharType="separate"/>
      </w:r>
      <w:r>
        <w:t xml:space="preserve">Figure </w:t>
      </w:r>
      <w:r>
        <w:rPr>
          <w:noProof/>
        </w:rPr>
        <w:t>4</w:t>
      </w:r>
      <w:r>
        <w:fldChar w:fldCharType="end"/>
      </w:r>
      <w:r>
        <w:t xml:space="preserve">, </w:t>
      </w:r>
      <w:r w:rsidR="000F5977" w:rsidRPr="000F5977">
        <w:t>is crucial for self-supervised learning, as it forces the network to develop robust feature representations by predicting content in the masked regions from the visible portions. The masked image creates a challenging pretext task where the model must learn meaningful semantic and structural information from incomplete visual data, ultimately leading to better downstream task performance after pretraining.</w:t>
      </w:r>
    </w:p>
    <w:p w14:paraId="5AE8225F" w14:textId="7EBFD101" w:rsidR="000F5977" w:rsidRDefault="00B14E21" w:rsidP="007D293D">
      <w:pPr>
        <w:keepNext/>
        <w:jc w:val="both"/>
      </w:pPr>
      <w:r w:rsidRPr="000F5977">
        <w:rPr>
          <w:noProof/>
        </w:rPr>
        <w:drawing>
          <wp:anchor distT="0" distB="0" distL="114300" distR="114300" simplePos="0" relativeHeight="251669504" behindDoc="0" locked="0" layoutInCell="1" allowOverlap="1" wp14:anchorId="7E75E092" wp14:editId="63DE08F2">
            <wp:simplePos x="0" y="0"/>
            <wp:positionH relativeFrom="column">
              <wp:posOffset>99060</wp:posOffset>
            </wp:positionH>
            <wp:positionV relativeFrom="paragraph">
              <wp:posOffset>11430</wp:posOffset>
            </wp:positionV>
            <wp:extent cx="2376805" cy="3993515"/>
            <wp:effectExtent l="0" t="0" r="4445" b="6985"/>
            <wp:wrapSquare wrapText="bothSides"/>
            <wp:docPr id="465716244" name="Picture 1" descr="Close-up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716244" name="Picture 1" descr="Close-up of a person's body&#10;&#10;AI-generated content may be incorrect."/>
                    <pic:cNvPicPr/>
                  </pic:nvPicPr>
                  <pic:blipFill>
                    <a:blip r:embed="rId12"/>
                    <a:stretch>
                      <a:fillRect/>
                    </a:stretch>
                  </pic:blipFill>
                  <pic:spPr>
                    <a:xfrm>
                      <a:off x="0" y="0"/>
                      <a:ext cx="2376805" cy="3993515"/>
                    </a:xfrm>
                    <a:prstGeom prst="rect">
                      <a:avLst/>
                    </a:prstGeom>
                  </pic:spPr>
                </pic:pic>
              </a:graphicData>
            </a:graphic>
            <wp14:sizeRelH relativeFrom="margin">
              <wp14:pctWidth>0</wp14:pctWidth>
            </wp14:sizeRelH>
            <wp14:sizeRelV relativeFrom="margin">
              <wp14:pctHeight>0</wp14:pctHeight>
            </wp14:sizeRelV>
          </wp:anchor>
        </w:drawing>
      </w:r>
      <w:r w:rsidR="003E275B" w:rsidRPr="003E275B">
        <w:rPr>
          <w:noProof/>
        </w:rPr>
        <w:t xml:space="preserve"> </w:t>
      </w:r>
    </w:p>
    <w:p w14:paraId="6AF10721" w14:textId="7BCDB137" w:rsidR="003E275B" w:rsidRDefault="003E275B" w:rsidP="007D293D">
      <w:pPr>
        <w:pStyle w:val="Caption"/>
        <w:jc w:val="both"/>
      </w:pPr>
      <w:bookmarkStart w:id="5" w:name="_Ref193108709"/>
    </w:p>
    <w:p w14:paraId="3A1D12EF" w14:textId="77777777" w:rsidR="003E275B" w:rsidRDefault="003E275B" w:rsidP="007D293D">
      <w:pPr>
        <w:pStyle w:val="Caption"/>
        <w:jc w:val="both"/>
      </w:pPr>
    </w:p>
    <w:p w14:paraId="39E552AA" w14:textId="77777777" w:rsidR="003E275B" w:rsidRDefault="003E275B" w:rsidP="007D293D">
      <w:pPr>
        <w:pStyle w:val="Caption"/>
        <w:jc w:val="both"/>
      </w:pPr>
    </w:p>
    <w:p w14:paraId="17193DDB" w14:textId="77777777" w:rsidR="003E275B" w:rsidRDefault="003E275B" w:rsidP="007D293D">
      <w:pPr>
        <w:pStyle w:val="Caption"/>
        <w:jc w:val="both"/>
      </w:pPr>
    </w:p>
    <w:p w14:paraId="03C505BB" w14:textId="139CC8D2" w:rsidR="003E275B" w:rsidRDefault="003E275B" w:rsidP="007D293D">
      <w:pPr>
        <w:pStyle w:val="Caption"/>
        <w:jc w:val="both"/>
      </w:pPr>
    </w:p>
    <w:p w14:paraId="755C2139" w14:textId="3040398E" w:rsidR="003E275B" w:rsidRDefault="003E275B" w:rsidP="007D293D">
      <w:pPr>
        <w:pStyle w:val="Caption"/>
        <w:jc w:val="both"/>
      </w:pPr>
    </w:p>
    <w:p w14:paraId="6C181410" w14:textId="082C3FAD" w:rsidR="003E275B" w:rsidRDefault="00EB1BD6" w:rsidP="007D293D">
      <w:pPr>
        <w:pStyle w:val="Caption"/>
        <w:jc w:val="both"/>
      </w:pPr>
      <w:r>
        <w:rPr>
          <w:noProof/>
        </w:rPr>
        <mc:AlternateContent>
          <mc:Choice Requires="wps">
            <w:drawing>
              <wp:anchor distT="0" distB="0" distL="114300" distR="114300" simplePos="0" relativeHeight="251679744" behindDoc="0" locked="0" layoutInCell="1" allowOverlap="1" wp14:anchorId="24937756" wp14:editId="0DF24F6C">
                <wp:simplePos x="0" y="0"/>
                <wp:positionH relativeFrom="column">
                  <wp:posOffset>2919095</wp:posOffset>
                </wp:positionH>
                <wp:positionV relativeFrom="paragraph">
                  <wp:posOffset>2257425</wp:posOffset>
                </wp:positionV>
                <wp:extent cx="2080260" cy="635"/>
                <wp:effectExtent l="0" t="0" r="0" b="0"/>
                <wp:wrapSquare wrapText="bothSides"/>
                <wp:docPr id="2095202808" name="Text Box 1"/>
                <wp:cNvGraphicFramePr/>
                <a:graphic xmlns:a="http://schemas.openxmlformats.org/drawingml/2006/main">
                  <a:graphicData uri="http://schemas.microsoft.com/office/word/2010/wordprocessingShape">
                    <wps:wsp>
                      <wps:cNvSpPr txBox="1"/>
                      <wps:spPr>
                        <a:xfrm>
                          <a:off x="0" y="0"/>
                          <a:ext cx="2080260" cy="635"/>
                        </a:xfrm>
                        <a:prstGeom prst="rect">
                          <a:avLst/>
                        </a:prstGeom>
                        <a:solidFill>
                          <a:prstClr val="white"/>
                        </a:solidFill>
                        <a:ln>
                          <a:noFill/>
                        </a:ln>
                      </wps:spPr>
                      <wps:txbx>
                        <w:txbxContent>
                          <w:p w14:paraId="670DCF1C" w14:textId="10CCB8AF" w:rsidR="00EB1BD6" w:rsidRPr="0000259A" w:rsidRDefault="00EB1BD6" w:rsidP="00EB1BD6">
                            <w:pPr>
                              <w:pStyle w:val="Caption"/>
                            </w:pPr>
                            <w:bookmarkStart w:id="6" w:name="_Ref193109419"/>
                            <w:r>
                              <w:t xml:space="preserve">Figure </w:t>
                            </w:r>
                            <w:fldSimple w:instr=" SEQ Figure \* ARABIC ">
                              <w:r w:rsidR="004F1B36">
                                <w:rPr>
                                  <w:noProof/>
                                </w:rPr>
                                <w:t>3</w:t>
                              </w:r>
                            </w:fldSimple>
                            <w:bookmarkEnd w:id="6"/>
                            <w:r>
                              <w:t>- Random Binary Masking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937756" id="_x0000_s1028" type="#_x0000_t202" style="position:absolute;left:0;text-align:left;margin-left:229.85pt;margin-top:177.75pt;width:163.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" stroked="f">
                <v:textbox style="mso-fit-shape-to-text:t" inset="0,0,0,0">
                  <w:txbxContent>
                    <w:p w14:paraId="670DCF1C" w14:textId="10CCB8AF" w:rsidR="00EB1BD6" w:rsidRPr="0000259A" w:rsidRDefault="00EB1BD6" w:rsidP="00EB1BD6">
                      <w:pPr>
                        <w:pStyle w:val="Caption"/>
                      </w:pPr>
                      <w:bookmarkStart w:id="17" w:name="_Ref193109419"/>
                      <w:r>
                        <w:t xml:space="preserve">Figure </w:t>
                      </w:r>
                      <w:fldSimple w:instr=" SEQ Figure \* ARABIC ">
                        <w:r w:rsidR="004F1B36">
                          <w:rPr>
                            <w:noProof/>
                          </w:rPr>
                          <w:t>3</w:t>
                        </w:r>
                      </w:fldSimple>
                      <w:bookmarkEnd w:id="17"/>
                      <w:r>
                        <w:t>- Random Binary Masking example</w:t>
                      </w:r>
                    </w:p>
                  </w:txbxContent>
                </v:textbox>
                <w10:wrap type="square"/>
              </v:shape>
            </w:pict>
          </mc:Fallback>
        </mc:AlternateContent>
      </w:r>
      <w:r w:rsidRPr="00EB1BD6">
        <w:rPr>
          <w:noProof/>
        </w:rPr>
        <w:drawing>
          <wp:anchor distT="0" distB="0" distL="114300" distR="114300" simplePos="0" relativeHeight="251673600" behindDoc="0" locked="0" layoutInCell="1" allowOverlap="1" wp14:anchorId="64D78C7E" wp14:editId="111B1CBF">
            <wp:simplePos x="0" y="0"/>
            <wp:positionH relativeFrom="column">
              <wp:posOffset>2919095</wp:posOffset>
            </wp:positionH>
            <wp:positionV relativeFrom="paragraph">
              <wp:posOffset>189230</wp:posOffset>
            </wp:positionV>
            <wp:extent cx="2080260" cy="2165985"/>
            <wp:effectExtent l="0" t="0" r="0" b="5715"/>
            <wp:wrapSquare wrapText="bothSides"/>
            <wp:docPr id="1915800450" name="Picture 1" descr="A screen shot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800450" name="Picture 1" descr="A screen shot of a screen&#10;&#10;AI-generated content may be incorrect."/>
                    <pic:cNvPicPr/>
                  </pic:nvPicPr>
                  <pic:blipFill>
                    <a:blip r:embed="rId13"/>
                    <a:stretch>
                      <a:fillRect/>
                    </a:stretch>
                  </pic:blipFill>
                  <pic:spPr>
                    <a:xfrm>
                      <a:off x="0" y="0"/>
                      <a:ext cx="2080260" cy="2165985"/>
                    </a:xfrm>
                    <a:prstGeom prst="rect">
                      <a:avLst/>
                    </a:prstGeom>
                  </pic:spPr>
                </pic:pic>
              </a:graphicData>
            </a:graphic>
            <wp14:sizeRelH relativeFrom="margin">
              <wp14:pctWidth>0</wp14:pctWidth>
            </wp14:sizeRelH>
            <wp14:sizeRelV relativeFrom="margin">
              <wp14:pctHeight>0</wp14:pctHeight>
            </wp14:sizeRelV>
          </wp:anchor>
        </w:drawing>
      </w:r>
    </w:p>
    <w:p w14:paraId="48B7A12C" w14:textId="0D437C16" w:rsidR="003E275B" w:rsidRDefault="003E275B" w:rsidP="007D293D">
      <w:pPr>
        <w:pStyle w:val="Caption"/>
        <w:jc w:val="both"/>
      </w:pPr>
    </w:p>
    <w:p w14:paraId="1AFBFE1F" w14:textId="58B2083E" w:rsidR="003E275B" w:rsidRDefault="003E275B" w:rsidP="007D293D">
      <w:pPr>
        <w:pStyle w:val="Caption"/>
        <w:jc w:val="both"/>
      </w:pPr>
    </w:p>
    <w:p w14:paraId="443C186A" w14:textId="5D1A64CF" w:rsidR="003E275B" w:rsidRDefault="003E275B" w:rsidP="007D293D">
      <w:pPr>
        <w:pStyle w:val="Caption"/>
        <w:jc w:val="both"/>
      </w:pPr>
    </w:p>
    <w:p w14:paraId="0E9BEB90" w14:textId="28FC73C1" w:rsidR="003E275B" w:rsidRDefault="003E275B" w:rsidP="007D293D">
      <w:pPr>
        <w:pStyle w:val="Caption"/>
        <w:jc w:val="both"/>
      </w:pPr>
    </w:p>
    <w:p w14:paraId="783897DC" w14:textId="7BDB29B6" w:rsidR="003E275B" w:rsidRDefault="003E275B" w:rsidP="007D293D">
      <w:pPr>
        <w:pStyle w:val="Caption"/>
        <w:jc w:val="both"/>
      </w:pPr>
    </w:p>
    <w:p w14:paraId="471DEF80" w14:textId="1FC21B10" w:rsidR="003E275B" w:rsidRDefault="00B14E21" w:rsidP="007D293D">
      <w:pPr>
        <w:pStyle w:val="Caption"/>
        <w:jc w:val="both"/>
      </w:pPr>
      <w:r>
        <w:rPr>
          <w:noProof/>
        </w:rPr>
        <mc:AlternateContent>
          <mc:Choice Requires="wps">
            <w:drawing>
              <wp:anchor distT="0" distB="0" distL="114300" distR="114300" simplePos="0" relativeHeight="251675648" behindDoc="0" locked="0" layoutInCell="1" allowOverlap="1" wp14:anchorId="39C0F5EE" wp14:editId="2338DA0D">
                <wp:simplePos x="0" y="0"/>
                <wp:positionH relativeFrom="column">
                  <wp:posOffset>201942</wp:posOffset>
                </wp:positionH>
                <wp:positionV relativeFrom="paragraph">
                  <wp:posOffset>616837</wp:posOffset>
                </wp:positionV>
                <wp:extent cx="2199005" cy="635"/>
                <wp:effectExtent l="0" t="0" r="0" b="0"/>
                <wp:wrapSquare wrapText="bothSides"/>
                <wp:docPr id="611613074" name="Text Box 1"/>
                <wp:cNvGraphicFramePr/>
                <a:graphic xmlns:a="http://schemas.openxmlformats.org/drawingml/2006/main">
                  <a:graphicData uri="http://schemas.microsoft.com/office/word/2010/wordprocessingShape">
                    <wps:wsp>
                      <wps:cNvSpPr txBox="1"/>
                      <wps:spPr>
                        <a:xfrm>
                          <a:off x="0" y="0"/>
                          <a:ext cx="2199005" cy="635"/>
                        </a:xfrm>
                        <a:prstGeom prst="rect">
                          <a:avLst/>
                        </a:prstGeom>
                        <a:solidFill>
                          <a:prstClr val="white"/>
                        </a:solidFill>
                        <a:ln>
                          <a:noFill/>
                        </a:ln>
                      </wps:spPr>
                      <wps:txbx>
                        <w:txbxContent>
                          <w:p w14:paraId="4C2CE5E2" w14:textId="5D245464" w:rsidR="00EB1BD6" w:rsidRPr="009F22F7" w:rsidRDefault="00EB1BD6" w:rsidP="00EB1BD6">
                            <w:pPr>
                              <w:pStyle w:val="Caption"/>
                              <w:rPr>
                                <w:sz w:val="22"/>
                                <w:szCs w:val="22"/>
                              </w:rPr>
                            </w:pPr>
                            <w:bookmarkStart w:id="7" w:name="_Ref193109233"/>
                            <w:r>
                              <w:t xml:space="preserve">Figure </w:t>
                            </w:r>
                            <w:fldSimple w:instr=" SEQ Figure \* ARABIC ">
                              <w:r w:rsidR="004F1B36">
                                <w:rPr>
                                  <w:noProof/>
                                </w:rPr>
                                <w:t>4</w:t>
                              </w:r>
                            </w:fldSimple>
                            <w:bookmarkEnd w:id="7"/>
                            <w:r>
                              <w:t>-  Re-sizing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C0F5EE" id="_x0000_s1029" type="#_x0000_t202" style="position:absolute;left:0;text-align:left;margin-left:15.9pt;margin-top:48.55pt;width:173.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" stroked="f">
                <v:textbox style="mso-fit-shape-to-text:t" inset="0,0,0,0">
                  <w:txbxContent>
                    <w:p w14:paraId="4C2CE5E2" w14:textId="5D245464" w:rsidR="00EB1BD6" w:rsidRPr="009F22F7" w:rsidRDefault="00EB1BD6" w:rsidP="00EB1BD6">
                      <w:pPr>
                        <w:pStyle w:val="Caption"/>
                        <w:rPr>
                          <w:sz w:val="22"/>
                          <w:szCs w:val="22"/>
                        </w:rPr>
                      </w:pPr>
                      <w:bookmarkStart w:id="19" w:name="_Ref193109233"/>
                      <w:r>
                        <w:t xml:space="preserve">Figure </w:t>
                      </w:r>
                      <w:fldSimple w:instr=" SEQ Figure \* ARABIC ">
                        <w:r w:rsidR="004F1B36">
                          <w:rPr>
                            <w:noProof/>
                          </w:rPr>
                          <w:t>4</w:t>
                        </w:r>
                      </w:fldSimple>
                      <w:bookmarkEnd w:id="19"/>
                      <w:r>
                        <w:t>-  Re-sizing example</w:t>
                      </w:r>
                    </w:p>
                  </w:txbxContent>
                </v:textbox>
                <w10:wrap type="square"/>
              </v:shape>
            </w:pict>
          </mc:Fallback>
        </mc:AlternateContent>
      </w:r>
    </w:p>
    <w:bookmarkEnd w:id="5"/>
    <w:p w14:paraId="4F9C9A6A" w14:textId="1DEA4739" w:rsidR="00452AF8" w:rsidRPr="00452AF8" w:rsidRDefault="008A112D" w:rsidP="007D293D">
      <w:pPr>
        <w:pStyle w:val="1Para"/>
        <w:jc w:val="both"/>
        <w:rPr>
          <w:lang w:val="en-US"/>
        </w:rPr>
      </w:pPr>
      <w:r w:rsidRPr="00891995">
        <w:rPr>
          <w:lang w:val="en-US"/>
        </w:rPr>
        <w:lastRenderedPageBreak/>
        <w:t>After</w:t>
      </w:r>
      <w:r w:rsidR="009862DA">
        <w:rPr>
          <w:lang w:val="en-US"/>
        </w:rPr>
        <w:t xml:space="preserve"> finishing all the pre-training </w:t>
      </w:r>
      <w:r w:rsidR="00B14E21">
        <w:rPr>
          <w:lang w:val="en-US"/>
        </w:rPr>
        <w:t>steps,</w:t>
      </w:r>
      <w:r w:rsidR="009862DA">
        <w:rPr>
          <w:lang w:val="en-US"/>
        </w:rPr>
        <w:t xml:space="preserve"> we used our dataset</w:t>
      </w:r>
      <w:r w:rsidR="00452AF8">
        <w:rPr>
          <w:lang w:val="en-US"/>
        </w:rPr>
        <w:t xml:space="preserve"> without the polyp class</w:t>
      </w:r>
      <w:r w:rsidR="009862DA">
        <w:rPr>
          <w:lang w:val="en-US"/>
        </w:rPr>
        <w:t xml:space="preserve"> to finetune the model</w:t>
      </w:r>
      <w:r w:rsidRPr="00891995">
        <w:rPr>
          <w:lang w:val="en-US"/>
        </w:rPr>
        <w:t xml:space="preserve">, it achieved an accuracy of 83.75% on Testing. We then proceeded to do our single and few shot experiments, which yielded fascinating and somewhat counterintuitive results. The model's performance showed a distinctive pattern </w:t>
      </w:r>
      <w:r>
        <w:rPr>
          <w:lang w:val="en-US"/>
        </w:rPr>
        <w:t>in which</w:t>
      </w:r>
      <w:r w:rsidRPr="00891995">
        <w:rPr>
          <w:lang w:val="en-US"/>
        </w:rPr>
        <w:t xml:space="preserve"> increasing the number of training examples led to decreased accuracy, challenging common assumptions about the relationship between data quantity and model performance.</w:t>
      </w:r>
      <w:r w:rsidR="007F508B">
        <w:rPr>
          <w:lang w:val="en-US"/>
        </w:rPr>
        <w:t xml:space="preserve"> For the actual Few-Shot experime</w:t>
      </w:r>
      <w:r w:rsidR="00452AF8">
        <w:rPr>
          <w:lang w:val="en-US"/>
        </w:rPr>
        <w:t xml:space="preserve">nt we further “tune” </w:t>
      </w:r>
      <w:r w:rsidR="001E2B78">
        <w:rPr>
          <w:lang w:val="en-US"/>
        </w:rPr>
        <w:t xml:space="preserve">the </w:t>
      </w:r>
      <w:r w:rsidR="00452AF8">
        <w:rPr>
          <w:lang w:val="en-US"/>
        </w:rPr>
        <w:t>finetuned model to add polyp-classification to the classification labels</w:t>
      </w:r>
      <w:r w:rsidR="00452AF8" w:rsidRPr="00452AF8">
        <w:rPr>
          <w:lang w:val="en-US"/>
        </w:rPr>
        <w:t xml:space="preserve">. </w:t>
      </w:r>
    </w:p>
    <w:p w14:paraId="13CFA928" w14:textId="63857FE9" w:rsidR="00301495" w:rsidRDefault="00301495" w:rsidP="007D293D">
      <w:pPr>
        <w:pStyle w:val="1Para"/>
        <w:ind w:firstLine="0"/>
        <w:jc w:val="center"/>
        <w:rPr>
          <w:lang w:val="en-US"/>
        </w:rPr>
      </w:pPr>
      <w:r>
        <w:rPr>
          <w:noProof/>
        </w:rPr>
        <mc:AlternateContent>
          <mc:Choice Requires="wps">
            <w:drawing>
              <wp:anchor distT="0" distB="0" distL="114300" distR="114300" simplePos="0" relativeHeight="251682816" behindDoc="0" locked="0" layoutInCell="1" allowOverlap="1" wp14:anchorId="269832A8" wp14:editId="0DBAD194">
                <wp:simplePos x="0" y="0"/>
                <wp:positionH relativeFrom="margin">
                  <wp:align>center</wp:align>
                </wp:positionH>
                <wp:positionV relativeFrom="paragraph">
                  <wp:posOffset>4243681</wp:posOffset>
                </wp:positionV>
                <wp:extent cx="3220085" cy="137795"/>
                <wp:effectExtent l="0" t="0" r="0" b="0"/>
                <wp:wrapSquare wrapText="bothSides"/>
                <wp:docPr id="1627929422" name="Text Box 1"/>
                <wp:cNvGraphicFramePr/>
                <a:graphic xmlns:a="http://schemas.openxmlformats.org/drawingml/2006/main">
                  <a:graphicData uri="http://schemas.microsoft.com/office/word/2010/wordprocessingShape">
                    <wps:wsp>
                      <wps:cNvSpPr txBox="1"/>
                      <wps:spPr>
                        <a:xfrm>
                          <a:off x="0" y="0"/>
                          <a:ext cx="3220085" cy="138023"/>
                        </a:xfrm>
                        <a:prstGeom prst="rect">
                          <a:avLst/>
                        </a:prstGeom>
                        <a:solidFill>
                          <a:prstClr val="white"/>
                        </a:solidFill>
                        <a:ln>
                          <a:noFill/>
                        </a:ln>
                      </wps:spPr>
                      <wps:txbx>
                        <w:txbxContent>
                          <w:p w14:paraId="0162C492" w14:textId="39D1C26C" w:rsidR="00452AF8" w:rsidRPr="00F734D8" w:rsidRDefault="00452AF8" w:rsidP="007D293D">
                            <w:pPr>
                              <w:pStyle w:val="Caption"/>
                              <w:jc w:val="center"/>
                              <w:rPr>
                                <w:sz w:val="22"/>
                                <w:szCs w:val="22"/>
                              </w:rPr>
                            </w:pPr>
                            <w:bookmarkStart w:id="8" w:name="_Ref193118278"/>
                            <w:bookmarkStart w:id="9" w:name="_Ref193118271"/>
                            <w:r>
                              <w:t xml:space="preserve">Algorithm </w:t>
                            </w:r>
                            <w:fldSimple w:instr=" SEQ Algorithm \* ARABIC ">
                              <w:r w:rsidR="00291FE1">
                                <w:rPr>
                                  <w:noProof/>
                                </w:rPr>
                                <w:t>2</w:t>
                              </w:r>
                            </w:fldSimple>
                            <w:bookmarkEnd w:id="8"/>
                            <w:r>
                              <w:t>- Few-Shot Experimentation</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9832A8" id="_x0000_s1030" type="#_x0000_t202" style="position:absolute;left:0;text-align:left;margin-left:0;margin-top:334.15pt;width:253.55pt;height:10.85pt;z-index:2516828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" stroked="f">
                <v:textbox inset="0,0,0,0">
                  <w:txbxContent>
                    <w:p w14:paraId="0162C492" w14:textId="39D1C26C" w:rsidR="00452AF8" w:rsidRPr="00F734D8" w:rsidRDefault="00452AF8" w:rsidP="007D293D">
                      <w:pPr>
                        <w:pStyle w:val="Caption"/>
                        <w:jc w:val="center"/>
                        <w:rPr>
                          <w:sz w:val="22"/>
                          <w:szCs w:val="22"/>
                        </w:rPr>
                      </w:pPr>
                      <w:bookmarkStart w:id="22" w:name="_Ref193118278"/>
                      <w:bookmarkStart w:id="23" w:name="_Ref193118271"/>
                      <w:r>
                        <w:t xml:space="preserve">Algorithm </w:t>
                      </w:r>
                      <w:r w:rsidR="005A7413">
                        <w:fldChar w:fldCharType="begin"/>
                      </w:r>
                      <w:r w:rsidR="005A7413">
                        <w:instrText xml:space="preserve"> SEQ Algorithm \* ARABIC </w:instrText>
                      </w:r>
                      <w:r w:rsidR="005A7413">
                        <w:fldChar w:fldCharType="separate"/>
                      </w:r>
                      <w:r w:rsidR="00291FE1">
                        <w:rPr>
                          <w:noProof/>
                        </w:rPr>
                        <w:t>2</w:t>
                      </w:r>
                      <w:r w:rsidR="005A7413">
                        <w:rPr>
                          <w:noProof/>
                        </w:rPr>
                        <w:fldChar w:fldCharType="end"/>
                      </w:r>
                      <w:bookmarkEnd w:id="22"/>
                      <w:r>
                        <w:t>- Few-Shot Experimentation</w:t>
                      </w:r>
                      <w:bookmarkEnd w:id="23"/>
                    </w:p>
                  </w:txbxContent>
                </v:textbox>
                <w10:wrap type="square" anchorx="margin"/>
              </v:shape>
            </w:pict>
          </mc:Fallback>
        </mc:AlternateContent>
      </w:r>
      <w:r w:rsidR="00452AF8" w:rsidRPr="007F508B">
        <w:rPr>
          <w:noProof/>
          <w:lang w:val="en-US"/>
        </w:rPr>
        <w:drawing>
          <wp:inline distT="0" distB="0" distL="0" distR="0" wp14:anchorId="3A8EC7E9" wp14:editId="15AA0DAD">
            <wp:extent cx="3522345" cy="4209415"/>
            <wp:effectExtent l="0" t="0" r="1905" b="635"/>
            <wp:docPr id="96904749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047499" name="Picture 1" descr="A screenshot of a computer program&#10;&#10;AI-generated content may be incorrect."/>
                    <pic:cNvPicPr/>
                  </pic:nvPicPr>
                  <pic:blipFill>
                    <a:blip r:embed="rId14"/>
                    <a:stretch>
                      <a:fillRect/>
                    </a:stretch>
                  </pic:blipFill>
                  <pic:spPr>
                    <a:xfrm>
                      <a:off x="0" y="0"/>
                      <a:ext cx="3522345" cy="4209415"/>
                    </a:xfrm>
                    <a:prstGeom prst="rect">
                      <a:avLst/>
                    </a:prstGeom>
                  </pic:spPr>
                </pic:pic>
              </a:graphicData>
            </a:graphic>
          </wp:inline>
        </w:drawing>
      </w:r>
    </w:p>
    <w:p w14:paraId="6FC27BE5" w14:textId="7BF641F2" w:rsidR="007F508B" w:rsidRDefault="001E2B78" w:rsidP="007D293D">
      <w:pPr>
        <w:pStyle w:val="1Para"/>
        <w:ind w:firstLine="0"/>
        <w:jc w:val="both"/>
        <w:rPr>
          <w:lang w:val="en-US"/>
        </w:rPr>
      </w:pPr>
      <w:r>
        <w:rPr>
          <w:lang w:val="en-US"/>
        </w:rPr>
        <w:t xml:space="preserve">As seen in </w:t>
      </w:r>
      <w:r>
        <w:rPr>
          <w:lang w:val="en-US"/>
        </w:rPr>
        <w:fldChar w:fldCharType="begin"/>
      </w:r>
      <w:r>
        <w:rPr>
          <w:lang w:val="en-US"/>
        </w:rPr>
        <w:instrText xml:space="preserve"> REF _Ref193118271 \h </w:instrText>
      </w:r>
      <w:r w:rsidR="00301495">
        <w:rPr>
          <w:lang w:val="en-US"/>
        </w:rPr>
        <w:instrText xml:space="preserve"> \* MERGEFORMAT </w:instrText>
      </w:r>
      <w:r>
        <w:rPr>
          <w:lang w:val="en-US"/>
        </w:rPr>
      </w:r>
      <w:r>
        <w:rPr>
          <w:lang w:val="en-US"/>
        </w:rPr>
        <w:fldChar w:fldCharType="separate"/>
      </w:r>
      <w:r>
        <w:rPr>
          <w:lang w:val="en-US"/>
        </w:rPr>
        <w:fldChar w:fldCharType="end"/>
      </w:r>
      <w:r>
        <w:rPr>
          <w:lang w:val="en-US"/>
        </w:rPr>
        <w:fldChar w:fldCharType="begin"/>
      </w:r>
      <w:r>
        <w:rPr>
          <w:lang w:val="en-US"/>
        </w:rPr>
        <w:instrText xml:space="preserve"> REF _Ref193118278 \h </w:instrText>
      </w:r>
      <w:r w:rsidR="00301495">
        <w:rPr>
          <w:lang w:val="en-US"/>
        </w:rPr>
        <w:instrText xml:space="preserve"> \* MERGEFORMAT </w:instrText>
      </w:r>
      <w:r>
        <w:rPr>
          <w:lang w:val="en-US"/>
        </w:rPr>
      </w:r>
      <w:r>
        <w:rPr>
          <w:lang w:val="en-US"/>
        </w:rPr>
        <w:fldChar w:fldCharType="separate"/>
      </w:r>
      <w:r>
        <w:t xml:space="preserve">Algorithm </w:t>
      </w:r>
      <w:r>
        <w:rPr>
          <w:noProof/>
        </w:rPr>
        <w:t>2</w:t>
      </w:r>
      <w:r>
        <w:rPr>
          <w:lang w:val="en-US"/>
        </w:rPr>
        <w:fldChar w:fldCharType="end"/>
      </w:r>
      <w:r>
        <w:rPr>
          <w:lang w:val="en-US"/>
        </w:rPr>
        <w:t>, the</w:t>
      </w:r>
      <w:r w:rsidR="00452AF8" w:rsidRPr="00452AF8">
        <w:rPr>
          <w:lang w:val="en-US"/>
        </w:rPr>
        <w:t xml:space="preserve"> core of the </w:t>
      </w:r>
      <w:r w:rsidR="00452AF8">
        <w:rPr>
          <w:lang w:val="en-US"/>
        </w:rPr>
        <w:t xml:space="preserve">function </w:t>
      </w:r>
      <w:r w:rsidR="00452AF8" w:rsidRPr="00452AF8">
        <w:rPr>
          <w:lang w:val="en-US"/>
        </w:rPr>
        <w:t xml:space="preserve">involves a fine-tuning loop, iterating ten times to accommodate </w:t>
      </w:r>
      <w:r w:rsidR="00452AF8">
        <w:rPr>
          <w:lang w:val="en-US"/>
        </w:rPr>
        <w:t>F</w:t>
      </w:r>
      <w:r w:rsidR="00452AF8" w:rsidRPr="00452AF8">
        <w:rPr>
          <w:lang w:val="en-US"/>
        </w:rPr>
        <w:t xml:space="preserve">ew-shot learning. Within each iteration, batches are extracted from the </w:t>
      </w:r>
      <w:r w:rsidR="00592142" w:rsidRPr="00452AF8">
        <w:rPr>
          <w:lang w:val="en-US"/>
        </w:rPr>
        <w:t>Data Loader</w:t>
      </w:r>
      <w:r w:rsidR="00452AF8" w:rsidRPr="00452AF8">
        <w:rPr>
          <w:lang w:val="en-US"/>
        </w:rPr>
        <w:t xml:space="preserve">, moved to the computational device, and passed through the model. The optimizer's gradients are zeroed, and the model's forward pass is executed. The loss is computed based on the model's output and the true labels, and backpropagation is performed. The optimizer's step function is then invoked to update the model parameters. Finally, the fine-tuned model is saved to the specified path, and the model is returned as </w:t>
      </w:r>
      <w:r w:rsidR="00452AF8" w:rsidRPr="00452AF8">
        <w:rPr>
          <w:lang w:val="en-US"/>
        </w:rPr>
        <w:lastRenderedPageBreak/>
        <w:t>the algorithm's output.</w:t>
      </w:r>
      <w:r w:rsidR="00452AF8">
        <w:rPr>
          <w:lang w:val="en-US"/>
        </w:rPr>
        <w:t xml:space="preserve"> The function saves a model for each of </w:t>
      </w:r>
      <w:r w:rsidR="00301495">
        <w:rPr>
          <w:noProof/>
        </w:rPr>
        <mc:AlternateContent>
          <mc:Choice Requires="wps">
            <w:drawing>
              <wp:anchor distT="0" distB="0" distL="114300" distR="114300" simplePos="0" relativeHeight="251661312" behindDoc="0" locked="0" layoutInCell="1" allowOverlap="1" wp14:anchorId="4064F649" wp14:editId="7D3EE3F4">
                <wp:simplePos x="0" y="0"/>
                <wp:positionH relativeFrom="margin">
                  <wp:posOffset>210664</wp:posOffset>
                </wp:positionH>
                <wp:positionV relativeFrom="paragraph">
                  <wp:posOffset>3159377</wp:posOffset>
                </wp:positionV>
                <wp:extent cx="3148330" cy="146050"/>
                <wp:effectExtent l="0" t="0" r="0" b="6350"/>
                <wp:wrapSquare wrapText="bothSides"/>
                <wp:docPr id="1771197515" name="Text Box 1"/>
                <wp:cNvGraphicFramePr/>
                <a:graphic xmlns:a="http://schemas.openxmlformats.org/drawingml/2006/main">
                  <a:graphicData uri="http://schemas.microsoft.com/office/word/2010/wordprocessingShape">
                    <wps:wsp>
                      <wps:cNvSpPr txBox="1"/>
                      <wps:spPr>
                        <a:xfrm>
                          <a:off x="0" y="0"/>
                          <a:ext cx="3148330" cy="146050"/>
                        </a:xfrm>
                        <a:prstGeom prst="rect">
                          <a:avLst/>
                        </a:prstGeom>
                        <a:solidFill>
                          <a:prstClr val="white"/>
                        </a:solidFill>
                        <a:ln>
                          <a:noFill/>
                        </a:ln>
                      </wps:spPr>
                      <wps:txbx>
                        <w:txbxContent>
                          <w:p w14:paraId="278ABAE7" w14:textId="270562AF" w:rsidR="003A6133" w:rsidRPr="004167FE" w:rsidRDefault="003A6133" w:rsidP="003A6133">
                            <w:pPr>
                              <w:pStyle w:val="Caption"/>
                              <w:jc w:val="center"/>
                              <w:rPr>
                                <w:noProof/>
                                <w:sz w:val="22"/>
                                <w:szCs w:val="22"/>
                              </w:rPr>
                            </w:pPr>
                            <w:bookmarkStart w:id="10" w:name="_Ref190945235"/>
                            <w:r>
                              <w:t xml:space="preserve">Figure </w:t>
                            </w:r>
                            <w:fldSimple w:instr=" SEQ Figure \* ARABIC ">
                              <w:r w:rsidR="004F1B36">
                                <w:rPr>
                                  <w:noProof/>
                                </w:rPr>
                                <w:t>5</w:t>
                              </w:r>
                            </w:fldSimple>
                            <w:bookmarkEnd w:id="10"/>
                            <w:r>
                              <w:t>- Few-Shot learning model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4F649" id="_x0000_s1031" type="#_x0000_t202" style="position:absolute;left:0;text-align:left;margin-left:16.6pt;margin-top:248.75pt;width:247.9pt;height:11.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" stroked="f">
                <v:textbox inset="0,0,0,0">
                  <w:txbxContent>
                    <w:p w14:paraId="278ABAE7" w14:textId="270562AF" w:rsidR="003A6133" w:rsidRPr="004167FE" w:rsidRDefault="003A6133" w:rsidP="003A6133">
                      <w:pPr>
                        <w:pStyle w:val="Caption"/>
                        <w:jc w:val="center"/>
                        <w:rPr>
                          <w:noProof/>
                          <w:sz w:val="22"/>
                          <w:szCs w:val="22"/>
                        </w:rPr>
                      </w:pPr>
                      <w:bookmarkStart w:id="23" w:name="_Ref190945235"/>
                      <w:r>
                        <w:t xml:space="preserve">Figure </w:t>
                      </w:r>
                      <w:fldSimple w:instr=" SEQ Figure \* ARABIC ">
                        <w:r w:rsidR="004F1B36">
                          <w:rPr>
                            <w:noProof/>
                          </w:rPr>
                          <w:t>5</w:t>
                        </w:r>
                      </w:fldSimple>
                      <w:bookmarkEnd w:id="23"/>
                      <w:r>
                        <w:t>- Few-Shot learning model performance</w:t>
                      </w:r>
                    </w:p>
                  </w:txbxContent>
                </v:textbox>
                <w10:wrap type="square" anchorx="margin"/>
              </v:shape>
            </w:pict>
          </mc:Fallback>
        </mc:AlternateContent>
      </w:r>
      <w:r w:rsidR="00301495" w:rsidRPr="00F91100">
        <w:rPr>
          <w:noProof/>
        </w:rPr>
        <w:drawing>
          <wp:anchor distT="0" distB="0" distL="114300" distR="114300" simplePos="0" relativeHeight="251683840" behindDoc="0" locked="0" layoutInCell="1" allowOverlap="1" wp14:anchorId="375EEDB6" wp14:editId="0216330B">
            <wp:simplePos x="0" y="0"/>
            <wp:positionH relativeFrom="margin">
              <wp:align>left</wp:align>
            </wp:positionH>
            <wp:positionV relativeFrom="paragraph">
              <wp:posOffset>525995</wp:posOffset>
            </wp:positionV>
            <wp:extent cx="3388360" cy="2544445"/>
            <wp:effectExtent l="0" t="0" r="2540" b="8255"/>
            <wp:wrapSquare wrapText="bothSides"/>
            <wp:docPr id="1890714934"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714934" name="Picture 1" descr="A graph with a line going up&#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88360" cy="2544445"/>
                    </a:xfrm>
                    <a:prstGeom prst="rect">
                      <a:avLst/>
                    </a:prstGeom>
                    <a:noFill/>
                  </pic:spPr>
                </pic:pic>
              </a:graphicData>
            </a:graphic>
          </wp:anchor>
        </w:drawing>
      </w:r>
      <w:r w:rsidR="00452AF8">
        <w:rPr>
          <w:lang w:val="en-US"/>
        </w:rPr>
        <w:t>the n number of shots for later usage.</w:t>
      </w:r>
    </w:p>
    <w:tbl>
      <w:tblPr>
        <w:tblStyle w:val="TableGrid1"/>
        <w:tblpPr w:leftFromText="180" w:rightFromText="180" w:vertAnchor="text" w:tblpXSpec="right" w:tblpY="1"/>
        <w:tblOverlap w:val="never"/>
        <w:tblW w:w="0" w:type="auto"/>
        <w:tblLook w:val="04A0" w:firstRow="1" w:lastRow="0" w:firstColumn="1" w:lastColumn="0" w:noHBand="0" w:noVBand="1"/>
      </w:tblPr>
      <w:tblGrid>
        <w:gridCol w:w="1242"/>
        <w:gridCol w:w="1773"/>
      </w:tblGrid>
      <w:tr w:rsidR="001E2B78" w:rsidRPr="003A6133" w14:paraId="1B0F43D6" w14:textId="77777777" w:rsidTr="00301495">
        <w:trPr>
          <w:trHeight w:val="343"/>
        </w:trPr>
        <w:tc>
          <w:tcPr>
            <w:tcW w:w="1242" w:type="dxa"/>
            <w:noWrap/>
            <w:hideMark/>
          </w:tcPr>
          <w:p w14:paraId="45AED188" w14:textId="77777777" w:rsidR="001E2B78" w:rsidRPr="003A6133" w:rsidRDefault="001E2B78" w:rsidP="007D293D">
            <w:pPr>
              <w:spacing w:after="0" w:line="240" w:lineRule="auto"/>
              <w:jc w:val="both"/>
              <w:rPr>
                <w:rFonts w:eastAsia="Aptos" w:cs="Arial"/>
              </w:rPr>
            </w:pPr>
            <w:r w:rsidRPr="003A6133">
              <w:rPr>
                <w:rFonts w:eastAsia="Aptos" w:cs="Arial"/>
              </w:rPr>
              <w:t>Shots</w:t>
            </w:r>
          </w:p>
        </w:tc>
        <w:tc>
          <w:tcPr>
            <w:tcW w:w="1773" w:type="dxa"/>
            <w:noWrap/>
            <w:hideMark/>
          </w:tcPr>
          <w:p w14:paraId="5EA92C24" w14:textId="77777777" w:rsidR="001E2B78" w:rsidRPr="003A6133" w:rsidRDefault="001E2B78" w:rsidP="007D293D">
            <w:pPr>
              <w:spacing w:after="0" w:line="240" w:lineRule="auto"/>
              <w:jc w:val="both"/>
              <w:rPr>
                <w:rFonts w:eastAsia="Aptos" w:cs="Arial"/>
              </w:rPr>
            </w:pPr>
            <w:r w:rsidRPr="003A6133">
              <w:rPr>
                <w:rFonts w:eastAsia="Aptos" w:cs="Arial"/>
              </w:rPr>
              <w:t>Accuracy(%)</w:t>
            </w:r>
          </w:p>
        </w:tc>
      </w:tr>
      <w:tr w:rsidR="001E2B78" w:rsidRPr="003A6133" w14:paraId="5FAB4251" w14:textId="77777777" w:rsidTr="00301495">
        <w:trPr>
          <w:trHeight w:val="343"/>
        </w:trPr>
        <w:tc>
          <w:tcPr>
            <w:tcW w:w="1242" w:type="dxa"/>
            <w:noWrap/>
            <w:hideMark/>
          </w:tcPr>
          <w:p w14:paraId="33AA2BA7" w14:textId="77777777" w:rsidR="001E2B78" w:rsidRPr="003A6133" w:rsidRDefault="001E2B78" w:rsidP="007D293D">
            <w:pPr>
              <w:spacing w:after="0" w:line="240" w:lineRule="auto"/>
              <w:jc w:val="both"/>
              <w:rPr>
                <w:rFonts w:eastAsia="Aptos" w:cs="Arial"/>
              </w:rPr>
            </w:pPr>
            <w:r w:rsidRPr="003A6133">
              <w:rPr>
                <w:rFonts w:eastAsia="Aptos" w:cs="Arial"/>
              </w:rPr>
              <w:t>1</w:t>
            </w:r>
          </w:p>
        </w:tc>
        <w:tc>
          <w:tcPr>
            <w:tcW w:w="1773" w:type="dxa"/>
            <w:noWrap/>
            <w:hideMark/>
          </w:tcPr>
          <w:p w14:paraId="22598760" w14:textId="77777777" w:rsidR="001E2B78" w:rsidRPr="003A6133" w:rsidRDefault="001E2B78" w:rsidP="007D293D">
            <w:pPr>
              <w:spacing w:after="0" w:line="240" w:lineRule="auto"/>
              <w:jc w:val="both"/>
              <w:rPr>
                <w:rFonts w:eastAsia="Aptos" w:cs="Arial"/>
              </w:rPr>
            </w:pPr>
            <w:r w:rsidRPr="003A6133">
              <w:rPr>
                <w:rFonts w:eastAsia="Aptos" w:cs="Arial"/>
              </w:rPr>
              <w:t>75</w:t>
            </w:r>
          </w:p>
        </w:tc>
      </w:tr>
      <w:tr w:rsidR="001E2B78" w:rsidRPr="003A6133" w14:paraId="46EB0B93" w14:textId="77777777" w:rsidTr="00301495">
        <w:trPr>
          <w:trHeight w:val="343"/>
        </w:trPr>
        <w:tc>
          <w:tcPr>
            <w:tcW w:w="1242" w:type="dxa"/>
            <w:noWrap/>
            <w:hideMark/>
          </w:tcPr>
          <w:p w14:paraId="481C1277" w14:textId="77777777" w:rsidR="001E2B78" w:rsidRPr="003A6133" w:rsidRDefault="001E2B78" w:rsidP="007D293D">
            <w:pPr>
              <w:spacing w:after="0" w:line="240" w:lineRule="auto"/>
              <w:jc w:val="both"/>
              <w:rPr>
                <w:rFonts w:eastAsia="Aptos" w:cs="Arial"/>
              </w:rPr>
            </w:pPr>
            <w:r w:rsidRPr="003A6133">
              <w:rPr>
                <w:rFonts w:eastAsia="Aptos" w:cs="Arial"/>
              </w:rPr>
              <w:t>2</w:t>
            </w:r>
          </w:p>
        </w:tc>
        <w:tc>
          <w:tcPr>
            <w:tcW w:w="1773" w:type="dxa"/>
            <w:noWrap/>
            <w:hideMark/>
          </w:tcPr>
          <w:p w14:paraId="77FD2E6D" w14:textId="77777777" w:rsidR="001E2B78" w:rsidRPr="003A6133" w:rsidRDefault="001E2B78" w:rsidP="007D293D">
            <w:pPr>
              <w:spacing w:after="0" w:line="240" w:lineRule="auto"/>
              <w:jc w:val="both"/>
              <w:rPr>
                <w:rFonts w:eastAsia="Aptos" w:cs="Arial"/>
              </w:rPr>
            </w:pPr>
            <w:r w:rsidRPr="003A6133">
              <w:rPr>
                <w:rFonts w:eastAsia="Aptos" w:cs="Arial"/>
              </w:rPr>
              <w:t>60</w:t>
            </w:r>
          </w:p>
        </w:tc>
      </w:tr>
      <w:tr w:rsidR="001E2B78" w:rsidRPr="003A6133" w14:paraId="260EADFF" w14:textId="77777777" w:rsidTr="00301495">
        <w:trPr>
          <w:trHeight w:val="343"/>
        </w:trPr>
        <w:tc>
          <w:tcPr>
            <w:tcW w:w="1242" w:type="dxa"/>
            <w:noWrap/>
            <w:hideMark/>
          </w:tcPr>
          <w:p w14:paraId="4227E988" w14:textId="77777777" w:rsidR="001E2B78" w:rsidRPr="003A6133" w:rsidRDefault="001E2B78" w:rsidP="007D293D">
            <w:pPr>
              <w:spacing w:after="0" w:line="240" w:lineRule="auto"/>
              <w:jc w:val="both"/>
              <w:rPr>
                <w:rFonts w:eastAsia="Aptos" w:cs="Arial"/>
              </w:rPr>
            </w:pPr>
            <w:r w:rsidRPr="003A6133">
              <w:rPr>
                <w:rFonts w:eastAsia="Aptos" w:cs="Arial"/>
              </w:rPr>
              <w:t>3</w:t>
            </w:r>
          </w:p>
        </w:tc>
        <w:tc>
          <w:tcPr>
            <w:tcW w:w="1773" w:type="dxa"/>
            <w:noWrap/>
            <w:hideMark/>
          </w:tcPr>
          <w:p w14:paraId="1036EC2A" w14:textId="77777777" w:rsidR="001E2B78" w:rsidRPr="003A6133" w:rsidRDefault="001E2B78" w:rsidP="007D293D">
            <w:pPr>
              <w:spacing w:after="0" w:line="240" w:lineRule="auto"/>
              <w:jc w:val="both"/>
              <w:rPr>
                <w:rFonts w:eastAsia="Aptos" w:cs="Arial"/>
              </w:rPr>
            </w:pPr>
            <w:r w:rsidRPr="003A6133">
              <w:rPr>
                <w:rFonts w:eastAsia="Aptos" w:cs="Arial"/>
              </w:rPr>
              <w:t>52.5</w:t>
            </w:r>
          </w:p>
        </w:tc>
      </w:tr>
      <w:tr w:rsidR="001E2B78" w:rsidRPr="003A6133" w14:paraId="1EA07ECE" w14:textId="77777777" w:rsidTr="00301495">
        <w:trPr>
          <w:trHeight w:val="343"/>
        </w:trPr>
        <w:tc>
          <w:tcPr>
            <w:tcW w:w="1242" w:type="dxa"/>
            <w:noWrap/>
            <w:hideMark/>
          </w:tcPr>
          <w:p w14:paraId="1C35E5F5" w14:textId="77777777" w:rsidR="001E2B78" w:rsidRPr="003A6133" w:rsidRDefault="001E2B78" w:rsidP="007D293D">
            <w:pPr>
              <w:spacing w:after="0" w:line="240" w:lineRule="auto"/>
              <w:jc w:val="both"/>
              <w:rPr>
                <w:rFonts w:eastAsia="Aptos" w:cs="Arial"/>
              </w:rPr>
            </w:pPr>
            <w:r w:rsidRPr="003A6133">
              <w:rPr>
                <w:rFonts w:eastAsia="Aptos" w:cs="Arial"/>
              </w:rPr>
              <w:t>4</w:t>
            </w:r>
          </w:p>
        </w:tc>
        <w:tc>
          <w:tcPr>
            <w:tcW w:w="1773" w:type="dxa"/>
            <w:noWrap/>
            <w:hideMark/>
          </w:tcPr>
          <w:p w14:paraId="5AC3A512" w14:textId="77777777" w:rsidR="001E2B78" w:rsidRPr="003A6133" w:rsidRDefault="001E2B78" w:rsidP="007D293D">
            <w:pPr>
              <w:spacing w:after="0" w:line="240" w:lineRule="auto"/>
              <w:jc w:val="both"/>
              <w:rPr>
                <w:rFonts w:eastAsia="Aptos" w:cs="Arial"/>
              </w:rPr>
            </w:pPr>
            <w:r w:rsidRPr="003A6133">
              <w:rPr>
                <w:rFonts w:eastAsia="Aptos" w:cs="Arial"/>
              </w:rPr>
              <w:t>33.75</w:t>
            </w:r>
          </w:p>
        </w:tc>
      </w:tr>
      <w:tr w:rsidR="001E2B78" w:rsidRPr="003A6133" w14:paraId="72E06A58" w14:textId="77777777" w:rsidTr="00301495">
        <w:trPr>
          <w:trHeight w:val="343"/>
        </w:trPr>
        <w:tc>
          <w:tcPr>
            <w:tcW w:w="1242" w:type="dxa"/>
            <w:noWrap/>
            <w:hideMark/>
          </w:tcPr>
          <w:p w14:paraId="0E2D6175" w14:textId="77777777" w:rsidR="001E2B78" w:rsidRPr="003A6133" w:rsidRDefault="001E2B78" w:rsidP="007D293D">
            <w:pPr>
              <w:spacing w:after="0" w:line="240" w:lineRule="auto"/>
              <w:jc w:val="both"/>
              <w:rPr>
                <w:rFonts w:eastAsia="Aptos" w:cs="Arial"/>
              </w:rPr>
            </w:pPr>
            <w:r w:rsidRPr="003A6133">
              <w:rPr>
                <w:rFonts w:eastAsia="Aptos" w:cs="Arial"/>
              </w:rPr>
              <w:t>5</w:t>
            </w:r>
          </w:p>
        </w:tc>
        <w:tc>
          <w:tcPr>
            <w:tcW w:w="1773" w:type="dxa"/>
            <w:noWrap/>
            <w:hideMark/>
          </w:tcPr>
          <w:p w14:paraId="7E0076F4" w14:textId="77777777" w:rsidR="001E2B78" w:rsidRPr="003A6133" w:rsidRDefault="001E2B78" w:rsidP="007D293D">
            <w:pPr>
              <w:spacing w:after="0" w:line="240" w:lineRule="auto"/>
              <w:jc w:val="both"/>
              <w:rPr>
                <w:rFonts w:eastAsia="Aptos" w:cs="Arial"/>
              </w:rPr>
            </w:pPr>
            <w:r w:rsidRPr="003A6133">
              <w:rPr>
                <w:rFonts w:eastAsia="Aptos" w:cs="Arial"/>
              </w:rPr>
              <w:t>13.75</w:t>
            </w:r>
          </w:p>
        </w:tc>
      </w:tr>
      <w:tr w:rsidR="001E2B78" w:rsidRPr="003A6133" w14:paraId="0F96A36B" w14:textId="77777777" w:rsidTr="00301495">
        <w:trPr>
          <w:trHeight w:val="343"/>
        </w:trPr>
        <w:tc>
          <w:tcPr>
            <w:tcW w:w="1242" w:type="dxa"/>
            <w:noWrap/>
            <w:hideMark/>
          </w:tcPr>
          <w:p w14:paraId="265CADFA" w14:textId="77777777" w:rsidR="001E2B78" w:rsidRPr="003A6133" w:rsidRDefault="001E2B78" w:rsidP="007D293D">
            <w:pPr>
              <w:spacing w:after="0" w:line="240" w:lineRule="auto"/>
              <w:jc w:val="both"/>
              <w:rPr>
                <w:rFonts w:eastAsia="Aptos" w:cs="Arial"/>
              </w:rPr>
            </w:pPr>
            <w:r w:rsidRPr="003A6133">
              <w:rPr>
                <w:rFonts w:eastAsia="Aptos" w:cs="Arial"/>
              </w:rPr>
              <w:t>6</w:t>
            </w:r>
          </w:p>
        </w:tc>
        <w:tc>
          <w:tcPr>
            <w:tcW w:w="1773" w:type="dxa"/>
            <w:noWrap/>
            <w:hideMark/>
          </w:tcPr>
          <w:p w14:paraId="4C8B1AF9" w14:textId="77777777" w:rsidR="001E2B78" w:rsidRPr="003A6133" w:rsidRDefault="001E2B78" w:rsidP="007D293D">
            <w:pPr>
              <w:spacing w:after="0" w:line="240" w:lineRule="auto"/>
              <w:jc w:val="both"/>
              <w:rPr>
                <w:rFonts w:eastAsia="Aptos" w:cs="Arial"/>
              </w:rPr>
            </w:pPr>
            <w:r w:rsidRPr="003A6133">
              <w:rPr>
                <w:rFonts w:eastAsia="Aptos" w:cs="Arial"/>
              </w:rPr>
              <w:t>13.75</w:t>
            </w:r>
          </w:p>
        </w:tc>
      </w:tr>
      <w:tr w:rsidR="001E2B78" w:rsidRPr="003A6133" w14:paraId="6A2F6C58" w14:textId="77777777" w:rsidTr="00301495">
        <w:trPr>
          <w:trHeight w:val="343"/>
        </w:trPr>
        <w:tc>
          <w:tcPr>
            <w:tcW w:w="1242" w:type="dxa"/>
            <w:noWrap/>
            <w:hideMark/>
          </w:tcPr>
          <w:p w14:paraId="2107F4FF" w14:textId="77777777" w:rsidR="001E2B78" w:rsidRPr="003A6133" w:rsidRDefault="001E2B78" w:rsidP="007D293D">
            <w:pPr>
              <w:spacing w:after="0" w:line="240" w:lineRule="auto"/>
              <w:jc w:val="both"/>
              <w:rPr>
                <w:rFonts w:eastAsia="Aptos" w:cs="Arial"/>
              </w:rPr>
            </w:pPr>
            <w:r w:rsidRPr="003A6133">
              <w:rPr>
                <w:rFonts w:eastAsia="Aptos" w:cs="Arial"/>
              </w:rPr>
              <w:t>7</w:t>
            </w:r>
          </w:p>
        </w:tc>
        <w:tc>
          <w:tcPr>
            <w:tcW w:w="1773" w:type="dxa"/>
            <w:noWrap/>
            <w:hideMark/>
          </w:tcPr>
          <w:p w14:paraId="494EAC29" w14:textId="77777777" w:rsidR="001E2B78" w:rsidRPr="003A6133" w:rsidRDefault="001E2B78" w:rsidP="007D293D">
            <w:pPr>
              <w:spacing w:after="0" w:line="240" w:lineRule="auto"/>
              <w:jc w:val="both"/>
              <w:rPr>
                <w:rFonts w:eastAsia="Aptos" w:cs="Arial"/>
              </w:rPr>
            </w:pPr>
            <w:r w:rsidRPr="003A6133">
              <w:rPr>
                <w:rFonts w:eastAsia="Aptos" w:cs="Arial"/>
              </w:rPr>
              <w:t>13.75</w:t>
            </w:r>
          </w:p>
        </w:tc>
      </w:tr>
      <w:tr w:rsidR="001E2B78" w:rsidRPr="003A6133" w14:paraId="00B55A58" w14:textId="77777777" w:rsidTr="00301495">
        <w:trPr>
          <w:trHeight w:val="343"/>
        </w:trPr>
        <w:tc>
          <w:tcPr>
            <w:tcW w:w="1242" w:type="dxa"/>
            <w:noWrap/>
            <w:hideMark/>
          </w:tcPr>
          <w:p w14:paraId="385C68CD" w14:textId="77777777" w:rsidR="001E2B78" w:rsidRPr="003A6133" w:rsidRDefault="001E2B78" w:rsidP="007D293D">
            <w:pPr>
              <w:spacing w:after="0" w:line="240" w:lineRule="auto"/>
              <w:jc w:val="both"/>
              <w:rPr>
                <w:rFonts w:eastAsia="Aptos" w:cs="Arial"/>
              </w:rPr>
            </w:pPr>
            <w:r w:rsidRPr="003A6133">
              <w:rPr>
                <w:rFonts w:eastAsia="Aptos" w:cs="Arial"/>
              </w:rPr>
              <w:t>8</w:t>
            </w:r>
          </w:p>
        </w:tc>
        <w:tc>
          <w:tcPr>
            <w:tcW w:w="1773" w:type="dxa"/>
            <w:noWrap/>
            <w:hideMark/>
          </w:tcPr>
          <w:p w14:paraId="4C2D4B7A" w14:textId="77777777" w:rsidR="001E2B78" w:rsidRPr="003A6133" w:rsidRDefault="001E2B78" w:rsidP="007D293D">
            <w:pPr>
              <w:spacing w:after="0" w:line="240" w:lineRule="auto"/>
              <w:jc w:val="both"/>
              <w:rPr>
                <w:rFonts w:eastAsia="Aptos" w:cs="Arial"/>
              </w:rPr>
            </w:pPr>
            <w:r w:rsidRPr="003A6133">
              <w:rPr>
                <w:rFonts w:eastAsia="Aptos" w:cs="Arial"/>
              </w:rPr>
              <w:t>13.75</w:t>
            </w:r>
          </w:p>
        </w:tc>
      </w:tr>
      <w:tr w:rsidR="001E2B78" w:rsidRPr="003A6133" w14:paraId="624AB269" w14:textId="77777777" w:rsidTr="00301495">
        <w:trPr>
          <w:trHeight w:val="343"/>
        </w:trPr>
        <w:tc>
          <w:tcPr>
            <w:tcW w:w="1242" w:type="dxa"/>
            <w:noWrap/>
            <w:hideMark/>
          </w:tcPr>
          <w:p w14:paraId="48579F56" w14:textId="77777777" w:rsidR="001E2B78" w:rsidRPr="003A6133" w:rsidRDefault="001E2B78" w:rsidP="007D293D">
            <w:pPr>
              <w:spacing w:after="0" w:line="240" w:lineRule="auto"/>
              <w:jc w:val="both"/>
              <w:rPr>
                <w:rFonts w:eastAsia="Aptos" w:cs="Arial"/>
              </w:rPr>
            </w:pPr>
            <w:r w:rsidRPr="003A6133">
              <w:rPr>
                <w:rFonts w:eastAsia="Aptos" w:cs="Arial"/>
              </w:rPr>
              <w:t>9</w:t>
            </w:r>
          </w:p>
        </w:tc>
        <w:tc>
          <w:tcPr>
            <w:tcW w:w="1773" w:type="dxa"/>
            <w:noWrap/>
            <w:hideMark/>
          </w:tcPr>
          <w:p w14:paraId="64887704" w14:textId="77777777" w:rsidR="001E2B78" w:rsidRPr="003A6133" w:rsidRDefault="001E2B78" w:rsidP="007D293D">
            <w:pPr>
              <w:spacing w:after="0" w:line="240" w:lineRule="auto"/>
              <w:jc w:val="both"/>
              <w:rPr>
                <w:rFonts w:eastAsia="Aptos" w:cs="Arial"/>
              </w:rPr>
            </w:pPr>
            <w:r w:rsidRPr="003A6133">
              <w:rPr>
                <w:rFonts w:eastAsia="Aptos" w:cs="Arial"/>
              </w:rPr>
              <w:t>13.75</w:t>
            </w:r>
          </w:p>
        </w:tc>
      </w:tr>
      <w:tr w:rsidR="001E2B78" w:rsidRPr="003A6133" w14:paraId="7B037637" w14:textId="77777777" w:rsidTr="00301495">
        <w:trPr>
          <w:trHeight w:val="343"/>
        </w:trPr>
        <w:tc>
          <w:tcPr>
            <w:tcW w:w="1242" w:type="dxa"/>
            <w:noWrap/>
            <w:hideMark/>
          </w:tcPr>
          <w:p w14:paraId="66AB5DCE" w14:textId="77777777" w:rsidR="001E2B78" w:rsidRPr="003A6133" w:rsidRDefault="001E2B78" w:rsidP="007D293D">
            <w:pPr>
              <w:spacing w:after="0" w:line="240" w:lineRule="auto"/>
              <w:jc w:val="both"/>
              <w:rPr>
                <w:rFonts w:eastAsia="Aptos" w:cs="Arial"/>
              </w:rPr>
            </w:pPr>
            <w:r w:rsidRPr="003A6133">
              <w:rPr>
                <w:rFonts w:eastAsia="Aptos" w:cs="Arial"/>
              </w:rPr>
              <w:t>10</w:t>
            </w:r>
          </w:p>
        </w:tc>
        <w:tc>
          <w:tcPr>
            <w:tcW w:w="1773" w:type="dxa"/>
            <w:noWrap/>
            <w:hideMark/>
          </w:tcPr>
          <w:p w14:paraId="573A84BF" w14:textId="77777777" w:rsidR="001E2B78" w:rsidRPr="003A6133" w:rsidRDefault="001E2B78" w:rsidP="007D293D">
            <w:pPr>
              <w:keepNext/>
              <w:spacing w:after="0" w:line="240" w:lineRule="auto"/>
              <w:jc w:val="both"/>
              <w:rPr>
                <w:rFonts w:eastAsia="Aptos" w:cs="Arial"/>
              </w:rPr>
            </w:pPr>
            <w:r w:rsidRPr="003A6133">
              <w:rPr>
                <w:rFonts w:eastAsia="Aptos" w:cs="Arial"/>
              </w:rPr>
              <w:t>13.75</w:t>
            </w:r>
          </w:p>
        </w:tc>
      </w:tr>
    </w:tbl>
    <w:p w14:paraId="1621E3C8" w14:textId="08DC9352" w:rsidR="00301495" w:rsidRDefault="00301495" w:rsidP="007D293D">
      <w:pPr>
        <w:pStyle w:val="Caption"/>
        <w:framePr w:w="3715" w:h="232" w:hRule="exact" w:hSpace="180" w:wrap="around" w:vAnchor="page" w:hAnchor="page" w:x="7131" w:y="6400"/>
        <w:jc w:val="both"/>
      </w:pPr>
      <w:r>
        <w:t xml:space="preserve">Table </w:t>
      </w:r>
      <w:fldSimple w:instr=" SEQ Table \* ARABIC ">
        <w:r w:rsidR="004F1B36">
          <w:rPr>
            <w:noProof/>
          </w:rPr>
          <w:t>1</w:t>
        </w:r>
      </w:fldSimple>
      <w:r w:rsidRPr="0015364F">
        <w:t>- Model accuracy across several shots</w:t>
      </w:r>
    </w:p>
    <w:p w14:paraId="13AE059C" w14:textId="7D77193B" w:rsidR="00301495" w:rsidRDefault="00301495" w:rsidP="007D293D">
      <w:pPr>
        <w:pStyle w:val="1Para"/>
        <w:ind w:firstLine="0"/>
        <w:jc w:val="both"/>
        <w:rPr>
          <w:lang w:val="en-US"/>
        </w:rPr>
      </w:pPr>
    </w:p>
    <w:p w14:paraId="41A6B6F9" w14:textId="57C564F4" w:rsidR="001E2B78" w:rsidRDefault="00891995" w:rsidP="007D293D">
      <w:pPr>
        <w:pStyle w:val="1Para"/>
        <w:ind w:firstLine="0"/>
        <w:jc w:val="both"/>
        <w:rPr>
          <w:lang w:val="en-US"/>
        </w:rPr>
      </w:pPr>
      <w:r w:rsidRPr="00891995">
        <w:rPr>
          <w:lang w:val="en-US"/>
        </w:rPr>
        <w:t xml:space="preserve">As shown in both </w:t>
      </w:r>
      <w:r>
        <w:rPr>
          <w:lang w:val="en-US"/>
        </w:rPr>
        <w:fldChar w:fldCharType="begin"/>
      </w:r>
      <w:r>
        <w:rPr>
          <w:lang w:val="en-US"/>
        </w:rPr>
        <w:instrText xml:space="preserve"> REF _Ref190945221 \h </w:instrText>
      </w:r>
      <w:r w:rsidR="007D293D">
        <w:rPr>
          <w:lang w:val="en-US"/>
        </w:rPr>
        <w:instrText xml:space="preserve"> \* MERGEFORMAT </w:instrText>
      </w:r>
      <w:r>
        <w:rPr>
          <w:lang w:val="en-US"/>
        </w:rPr>
      </w:r>
      <w:r>
        <w:rPr>
          <w:lang w:val="en-US"/>
        </w:rPr>
        <w:fldChar w:fldCharType="separate"/>
      </w:r>
      <w:r>
        <w:t xml:space="preserve">Table </w:t>
      </w:r>
      <w:r>
        <w:rPr>
          <w:noProof/>
        </w:rPr>
        <w:t>1</w:t>
      </w:r>
      <w:r>
        <w:rPr>
          <w:lang w:val="en-US"/>
        </w:rPr>
        <w:fldChar w:fldCharType="end"/>
      </w:r>
      <w:r>
        <w:rPr>
          <w:lang w:val="en-US"/>
        </w:rPr>
        <w:t xml:space="preserve"> </w:t>
      </w:r>
      <w:r w:rsidRPr="00891995">
        <w:rPr>
          <w:lang w:val="en-US"/>
        </w:rPr>
        <w:t>and</w:t>
      </w:r>
      <w:r>
        <w:rPr>
          <w:lang w:val="en-US"/>
        </w:rPr>
        <w:t xml:space="preserve"> </w:t>
      </w:r>
      <w:r>
        <w:rPr>
          <w:lang w:val="en-US"/>
        </w:rPr>
        <w:fldChar w:fldCharType="begin"/>
      </w:r>
      <w:r>
        <w:rPr>
          <w:lang w:val="en-US"/>
        </w:rPr>
        <w:instrText xml:space="preserve"> REF _Ref190945235 \h </w:instrText>
      </w:r>
      <w:r w:rsidR="007D293D">
        <w:rPr>
          <w:lang w:val="en-US"/>
        </w:rPr>
        <w:instrText xml:space="preserve"> \* MERGEFORMAT </w:instrText>
      </w:r>
      <w:r>
        <w:rPr>
          <w:lang w:val="en-US"/>
        </w:rPr>
      </w:r>
      <w:r>
        <w:rPr>
          <w:lang w:val="en-US"/>
        </w:rPr>
        <w:fldChar w:fldCharType="separate"/>
      </w:r>
      <w:r>
        <w:t xml:space="preserve">Figure </w:t>
      </w:r>
      <w:r>
        <w:rPr>
          <w:noProof/>
        </w:rPr>
        <w:t>1</w:t>
      </w:r>
      <w:r>
        <w:rPr>
          <w:lang w:val="en-US"/>
        </w:rPr>
        <w:fldChar w:fldCharType="end"/>
      </w:r>
      <w:r w:rsidRPr="00891995">
        <w:rPr>
          <w:lang w:val="en-US"/>
        </w:rPr>
        <w:t>, the test accuracy starts remarkably high at 75% with One-shot learning, demonstrating the model's impressive ability to learn from minimal data. However, this performance begins to decline steadily as more shots are introduced. The accuracy drops to 60% with two shots and continues decreasing to 52.5% with three shots. By the time we reach four shots, the accuracy has fallen significantly to 33.75%. Perhaps most intriguingly, the model's performance stabilizes at 13.75% from five shots onward, maintaining this constant accuracy through ten shots.</w:t>
      </w:r>
    </w:p>
    <w:p w14:paraId="26125410" w14:textId="76E5BA8A" w:rsidR="00891995" w:rsidRPr="00891995" w:rsidRDefault="00891995" w:rsidP="007D293D">
      <w:pPr>
        <w:pStyle w:val="1Para"/>
        <w:ind w:firstLine="0"/>
        <w:jc w:val="both"/>
        <w:rPr>
          <w:lang w:val="en-US"/>
        </w:rPr>
      </w:pPr>
      <w:r w:rsidRPr="00891995">
        <w:rPr>
          <w:lang w:val="en-US"/>
        </w:rPr>
        <w:t>This performance pattern is particularly noteworthy because it differs substantially from what we typically expect in machine learning, where additional training data usually improves model performance. The dramatic decline in</w:t>
      </w:r>
      <w:r w:rsidR="00A65733">
        <w:rPr>
          <w:lang w:val="en-US"/>
        </w:rPr>
        <w:t xml:space="preserve"> </w:t>
      </w:r>
      <w:r w:rsidRPr="00891995">
        <w:rPr>
          <w:lang w:val="en-US"/>
        </w:rPr>
        <w:t>accuracy suggests that the Siamese Neural Network architecture, while highly effective at one-shot learning, may struggle to effectively integrate information from multiple examples. This could be due to several factors, including potential overfitting to the additional examples or the introduction of conflicting patterns that interfere with the model's learned representations.</w:t>
      </w:r>
    </w:p>
    <w:p w14:paraId="07DCD46D" w14:textId="01260E01" w:rsidR="00F91100" w:rsidRDefault="00891995" w:rsidP="007D293D">
      <w:pPr>
        <w:pStyle w:val="1Para"/>
        <w:jc w:val="both"/>
        <w:rPr>
          <w:lang w:val="en-US"/>
        </w:rPr>
      </w:pPr>
      <w:r w:rsidRPr="00891995">
        <w:rPr>
          <w:lang w:val="en-US"/>
        </w:rPr>
        <w:t xml:space="preserve">The results provide strong evidence that, at least for this </w:t>
      </w:r>
      <w:r w:rsidR="00DD00C1" w:rsidRPr="00891995">
        <w:rPr>
          <w:lang w:val="en-US"/>
        </w:rPr>
        <w:t>Siamese</w:t>
      </w:r>
      <w:r w:rsidRPr="00891995">
        <w:rPr>
          <w:lang w:val="en-US"/>
        </w:rPr>
        <w:t xml:space="preserve"> Neural Network architecture, One-shot learning appears to be the most effective approach. This finding has important implications for the practical application of few-shot learning in similar </w:t>
      </w:r>
      <w:r w:rsidRPr="00891995">
        <w:rPr>
          <w:lang w:val="en-US"/>
        </w:rPr>
        <w:lastRenderedPageBreak/>
        <w:t>contexts, suggesting that carefully curated single examples might be more valuable than larger sets of training data. The consistent plateau at 13.75% accuracy after five shots further emphasizes that simply adding more training examples does not necessarily lead to better performance, highlighting the complexity of few-shot learning dynamics in real-world applications.</w:t>
      </w:r>
    </w:p>
    <w:p w14:paraId="0940A01E" w14:textId="0E87ABBC" w:rsidR="008F6F4A" w:rsidRDefault="008F6F4A" w:rsidP="007D293D">
      <w:pPr>
        <w:pStyle w:val="1Para"/>
        <w:jc w:val="both"/>
        <w:rPr>
          <w:lang w:val="en-US"/>
        </w:rPr>
      </w:pPr>
    </w:p>
    <w:p w14:paraId="5F3A27EE" w14:textId="08AE3B61" w:rsidR="008F6F4A" w:rsidRDefault="008F6F4A" w:rsidP="007D293D">
      <w:pPr>
        <w:pStyle w:val="Heading2"/>
        <w:numPr>
          <w:ilvl w:val="0"/>
          <w:numId w:val="0"/>
        </w:numPr>
        <w:ind w:left="720" w:hanging="720"/>
        <w:jc w:val="both"/>
      </w:pPr>
      <w:r>
        <w:rPr>
          <w:lang w:val="en-US"/>
        </w:rPr>
        <w:br w:type="page"/>
      </w:r>
      <w:r w:rsidR="00D6473B">
        <w:lastRenderedPageBreak/>
        <w:t xml:space="preserve">5.2 </w:t>
      </w:r>
      <w:r w:rsidR="00D6473B" w:rsidRPr="008F6F4A">
        <w:t>What</w:t>
      </w:r>
      <w:r w:rsidRPr="008F6F4A">
        <w:t xml:space="preserve"> if I used </w:t>
      </w:r>
      <w:r w:rsidR="008D4E36" w:rsidRPr="008F6F4A">
        <w:t>kind</w:t>
      </w:r>
      <w:r w:rsidRPr="008F6F4A">
        <w:t xml:space="preserve"> of YOLO approaches to zoom into</w:t>
      </w:r>
      <w:r w:rsidR="00D6473B">
        <w:t xml:space="preserve"> </w:t>
      </w:r>
      <w:r w:rsidRPr="008F6F4A">
        <w:t>region of interests?</w:t>
      </w:r>
    </w:p>
    <w:p w14:paraId="6EE674E5" w14:textId="79FB5EAE" w:rsidR="008F6F4A" w:rsidRDefault="008F6F4A" w:rsidP="007D293D">
      <w:pPr>
        <w:pStyle w:val="1Para"/>
        <w:jc w:val="both"/>
      </w:pPr>
      <w:r>
        <w:t xml:space="preserve">Vision Transformers (ViTs) have demonstrated strong performance in image recognition by leveraging self-attention mechanisms to capture global relationships within an image. However, their patch-based processing makes them less effective at detecting small objects and fine-grained details, particularly in complex visual tasks requiring contextual awareness </w:t>
      </w:r>
      <w:r>
        <w:fldChar w:fldCharType="begin"/>
      </w:r>
      <w:r w:rsidR="008D4E36">
        <w:instrText xml:space="preserve"> ADDIN ZOTERO_ITEM CSL_CITATION {"citationID":"NhPoR2eQ","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fldChar w:fldCharType="separate"/>
      </w:r>
      <w:r w:rsidR="008D4E36" w:rsidRPr="008D4E36">
        <w:rPr>
          <w:rFonts w:cs="Arial"/>
        </w:rPr>
        <w:t>[1]</w:t>
      </w:r>
      <w:r>
        <w:fldChar w:fldCharType="end"/>
      </w:r>
      <w:r>
        <w:t>.Thick data, which incorporates qualitative insights such as expert annotations and domain-specific knowledge, has been proposed to enhance ViTs by improving interpretability and guiding model attention. Yet, without an efficient method for focusing on key areas of an image, much of the thick data’s potential remains underutilized.</w:t>
      </w:r>
    </w:p>
    <w:p w14:paraId="3F5B49E4" w14:textId="520EE8B8" w:rsidR="008F6F4A" w:rsidRDefault="008F6F4A" w:rsidP="007D293D">
      <w:pPr>
        <w:pStyle w:val="1Para"/>
        <w:jc w:val="both"/>
      </w:pPr>
      <w:r>
        <w:t xml:space="preserve">Integrating YOLO-based region detection into the ViT + Thick Data framework can significantly enhance its effectiveness. YOLO is a real-time object detection model that quickly identifies and localizes key objects within an image </w:t>
      </w:r>
      <w:r w:rsidR="008D4E36">
        <w:fldChar w:fldCharType="begin"/>
      </w:r>
      <w:r w:rsidR="008D4E36">
        <w:instrText xml:space="preserve"> ADDIN ZOTERO_ITEM CSL_CITATION {"citationID":"wg3hsw9A","properties":{"formattedCitation":"[14]","plainCitation":"[14]","noteIndex":0},"citationItems":[{"id":172,"uris":["http://zotero.org/users/12366619/items/3VHV2P7S"],"itemData":{"id":17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2,20]]},"issued":{"date-parts":[["2016",5,9]]}}}],"schema":"https://github.com/citation-style-language/schema/raw/master/csl-citation.json"} </w:instrText>
      </w:r>
      <w:r w:rsidR="008D4E36">
        <w:fldChar w:fldCharType="separate"/>
      </w:r>
      <w:r w:rsidR="008D4E36" w:rsidRPr="008D4E36">
        <w:rPr>
          <w:rFonts w:cs="Arial"/>
        </w:rPr>
        <w:t>[14]</w:t>
      </w:r>
      <w:r w:rsidR="008D4E36">
        <w:fldChar w:fldCharType="end"/>
      </w:r>
      <w:r w:rsidR="008D4E36">
        <w:t>.</w:t>
      </w:r>
      <w:r>
        <w:t>By using YOLO to extract Regions of Interest (ROIs) before passing them to ViTs, the model can process only the most relevant portions of an image at higher resolution, reducing unnecessary computations while improving small object recognition. This structured filtering ensures that thick data annotations are applied only to meaningful regions, enhancing their impact by reducing noise and improving interpretability.</w:t>
      </w:r>
    </w:p>
    <w:p w14:paraId="0ACDABF2" w14:textId="4EB1E582" w:rsidR="00C14693" w:rsidRDefault="008F6F4A" w:rsidP="007D293D">
      <w:pPr>
        <w:pStyle w:val="1Para"/>
        <w:jc w:val="both"/>
      </w:pPr>
      <w:r>
        <w:t xml:space="preserve">This combined approach—where YOLO first detects important objects, thick data provides contextual insights, and ViTs analyze refined image regions—creates a more precise and efficient vision system. For example, in medical imaging, YOLO can highlight potential abnormalities, allowing ViTs to analyze them more effectively while incorporating expert annotations to improve classification accuracy </w:t>
      </w:r>
      <w:r w:rsidR="008D4E36">
        <w:fldChar w:fldCharType="begin"/>
      </w:r>
      <w:r w:rsidR="008D4E36">
        <w:instrText xml:space="preserve"> ADDIN ZOTERO_ITEM CSL_CITATION {"citationID":"owEdjm5k","properties":{"formattedCitation":"[15]","plainCitation":"[15]","noteIndex":0},"citationItems":[{"id":174,"uris":["http://zotero.org/users/12366619/items/TT795ZGZ"],"itemData":{"id":174,"type":"webpage","title":"Depth-Wise Convolutions in Vision Transformers for Efficient Training on Small Datasets","URL":"https://arxiv.org/html/2407.19394v4","accessed":{"date-parts":[["2025",2,20]]}}}],"schema":"https://github.com/citation-style-language/schema/raw/master/csl-citation.json"} </w:instrText>
      </w:r>
      <w:r w:rsidR="008D4E36">
        <w:fldChar w:fldCharType="separate"/>
      </w:r>
      <w:r w:rsidR="008D4E36" w:rsidRPr="008D4E36">
        <w:rPr>
          <w:rFonts w:cs="Arial"/>
        </w:rPr>
        <w:t>[15]</w:t>
      </w:r>
      <w:r w:rsidR="008D4E36">
        <w:fldChar w:fldCharType="end"/>
      </w:r>
      <w:r w:rsidR="008D4E36">
        <w:t>.</w:t>
      </w:r>
      <w:r>
        <w:t>By adding YOLO as a pre-processing step, the original ViT + Thick Data combination becomes more efficient, interpretable, and capable of handling real-world challenges where both quantitative and qualitative insights are essential.</w:t>
      </w:r>
    </w:p>
    <w:p w14:paraId="7F9265F7" w14:textId="3B13B7D9" w:rsidR="00C14693" w:rsidRDefault="00C14693" w:rsidP="007D293D">
      <w:pPr>
        <w:pStyle w:val="1Para"/>
        <w:jc w:val="both"/>
      </w:pPr>
      <w:r>
        <w:t xml:space="preserve">Our approach leverages a Vision Transformer (ViT) model for classifying medical images from the Kvasir dataset. We integrate multiple stages into our pipeline: data preprocessing, augmentation, region of interest (ROI) detection, training, and evaluation. </w:t>
      </w:r>
      <w:r>
        <w:lastRenderedPageBreak/>
        <w:t>The goal is to enhance model performance while ensuring robustness and generalizability in medical image classification.</w:t>
      </w:r>
    </w:p>
    <w:p w14:paraId="01D46C10" w14:textId="5C267B60" w:rsidR="00C14693" w:rsidRDefault="00C14693" w:rsidP="007D293D">
      <w:pPr>
        <w:pStyle w:val="1Para"/>
        <w:jc w:val="both"/>
      </w:pPr>
      <w:r>
        <w:t xml:space="preserve">One of the main challenges in medical image classification is ensuring that the model focuses on the most relevant regions of an image. To address this, we implemented an ROI detection module using OpenCV’s contour detection methods. This helps isolate key features in the image, removing unnecessary background noise. We applied grayscale conversion, Gaussian blurring, and Otsu’s thresholding before detecting contours and extracting meaningful regions. By cropping images to the largest detected ROI, we ensure that the model learns from the most informative areas rather than extraneous content </w:t>
      </w:r>
      <w:r>
        <w:fldChar w:fldCharType="begin"/>
      </w:r>
      <w:r>
        <w:instrText xml:space="preserve"> ADDIN ZOTERO_ITEM CSL_CITATION {"citationID":"m78GCTrX","properties":{"formattedCitation":"[16]","plainCitation":"[16]","noteIndex":0},"citationItems":[{"id":180,"uris":["http://zotero.org/users/12366619/items/MH34IM8G"],"itemData":{"id":180,"type":"webpage","title":"OpenCV: Contours Hierarchy","URL":"https://docs.opencv.org/4.x/d9/d8b/tutorial_py_contours_hierarchy.html","accessed":{"date-parts":[["2025",2,20]]}}}],"schema":"https://github.com/citation-style-language/schema/raw/master/csl-citation.json"} </w:instrText>
      </w:r>
      <w:r>
        <w:fldChar w:fldCharType="separate"/>
      </w:r>
      <w:r w:rsidRPr="00C14693">
        <w:rPr>
          <w:rFonts w:cs="Arial"/>
        </w:rPr>
        <w:t>[16]</w:t>
      </w:r>
      <w:r>
        <w:fldChar w:fldCharType="end"/>
      </w:r>
      <w:r>
        <w:t xml:space="preserve">. </w:t>
      </w:r>
    </w:p>
    <w:p w14:paraId="028D038E" w14:textId="5C5A96ED" w:rsidR="00C14693" w:rsidRDefault="00C14693" w:rsidP="007D293D">
      <w:pPr>
        <w:pStyle w:val="1Para"/>
        <w:jc w:val="both"/>
      </w:pPr>
      <w:r>
        <w:t xml:space="preserve">Medical datasets are often imbalanced and small, so we apply augmentation techniques to improve generalization. We use Albumentations to introduce horizontal/vertical flips, random rotations, brightness contrast adjustments, Gaussian noise, and blur effects. These transformations simulate variations in real-world data and improve model robustness. After augmentation, we use the Hugging Face </w:t>
      </w:r>
      <w:proofErr w:type="spellStart"/>
      <w:r>
        <w:t>ViTImageProcessor</w:t>
      </w:r>
      <w:proofErr w:type="spellEnd"/>
      <w:r>
        <w:t xml:space="preserve"> to preprocess images into the format required for Vision Transformers </w:t>
      </w:r>
      <w:r>
        <w:fldChar w:fldCharType="begin"/>
      </w:r>
      <w:r>
        <w:instrText xml:space="preserve"> ADDIN ZOTERO_ITEM CSL_CITATION {"citationID":"vsXfxffB","properties":{"formattedCitation":"[17]","plainCitation":"[17]","noteIndex":0},"citationItems":[{"id":177,"uris":["http://zotero.org/users/12366619/items/XLWFSEDV"],"itemData":{"id":177,"type":"article-journal","abstract":"Data augmentation is a commonly used technique for increasing both the size and the diversity of labeled training sets by leveraging input transformations that preserve output labels. In computer vision domain, image augmentations have become a common implicit regularization technique to combat overfitting in deep convolutional neural networks and are ubiquitously used to improve performance. While most deep learning frameworks implement basic image transformations, the list is typically limited to some variations and combinations of flipping, rotating, scaling, and cropping. Moreover, the image processing speed varies in existing tools for image augmentation. We present Albumentations, a fast and flexible library for image augmentations with many various image transform operations available, that is also an easy-to-use wrapper around other augmentation libraries. We provide examples of image augmentations for different computer vision tasks and show that Albumentations is faster than other commonly used image augmentation tools on the most of commonly used image transformations. The source code for Albumentations is made publicly available online at https://github.com/albu/albumentations","container-title":"Information","DOI":"10.3390/info11020125","ISSN":"2078-2489","issue":"2","journalAbbreviation":"Information","note":"arXiv:1809.06839 [cs]","page":"125","source":"arXiv.org","title":"Albumentations: fast and flexible image augmentations","title-short":"Albumentations","volume":"11","author":[{"family":"Buslaev","given":"Alexander"},{"family":"Parinov","given":"Alex"},{"family":"Khvedchenya","given":"Eugene"},{"family":"Iglovikov","given":"Vladimir I."},{"family":"Kalinin","given":"Alexandr A."}],"issued":{"date-parts":[["2020",2,24]]}}}],"schema":"https://github.com/citation-style-language/schema/raw/master/csl-citation.json"} </w:instrText>
      </w:r>
      <w:r>
        <w:fldChar w:fldCharType="separate"/>
      </w:r>
      <w:r w:rsidRPr="00C14693">
        <w:rPr>
          <w:rFonts w:cs="Arial"/>
        </w:rPr>
        <w:t>[17]</w:t>
      </w:r>
      <w:r>
        <w:fldChar w:fldCharType="end"/>
      </w:r>
      <w:r>
        <w:t>.</w:t>
      </w:r>
    </w:p>
    <w:p w14:paraId="5BA03596" w14:textId="1A5CE920" w:rsidR="00C14693" w:rsidRDefault="00C14693" w:rsidP="007D293D">
      <w:pPr>
        <w:pStyle w:val="1Para"/>
        <w:jc w:val="both"/>
      </w:pPr>
      <w:r>
        <w:t xml:space="preserve">For classification, we use a pre-trained Vision Transformer (ViT) from Hugging Face. ViT has demonstrated strong performance in medical imaging tasks due to its ability to model long-range dependencies in an image. We fine-tune the model on our dataset using a cross-entropy loss function and the AdamW optimizer. A key aspect of our training strategy is early stopping, which helps prevent overfitting by monitoring validation loss and halting training when no improvement is observed over a few epochs. </w:t>
      </w:r>
    </w:p>
    <w:tbl>
      <w:tblPr>
        <w:tblpPr w:leftFromText="180" w:rightFromText="180" w:vertAnchor="text" w:horzAnchor="page" w:tblpX="6316" w:tblpY="-208"/>
        <w:tblW w:w="4957" w:type="dxa"/>
        <w:tblLook w:val="04A0" w:firstRow="1" w:lastRow="0" w:firstColumn="1" w:lastColumn="0" w:noHBand="0" w:noVBand="1"/>
      </w:tblPr>
      <w:tblGrid>
        <w:gridCol w:w="2175"/>
        <w:gridCol w:w="1047"/>
        <w:gridCol w:w="900"/>
        <w:gridCol w:w="900"/>
      </w:tblGrid>
      <w:tr w:rsidR="00D11192" w:rsidRPr="00D11192" w14:paraId="3C45EDA5" w14:textId="77777777" w:rsidTr="00D11192">
        <w:trPr>
          <w:trHeight w:val="307"/>
        </w:trPr>
        <w:tc>
          <w:tcPr>
            <w:tcW w:w="2175" w:type="dxa"/>
            <w:tcBorders>
              <w:top w:val="single" w:sz="4" w:space="0" w:color="auto"/>
              <w:left w:val="single" w:sz="4" w:space="0" w:color="auto"/>
              <w:bottom w:val="single" w:sz="4" w:space="0" w:color="auto"/>
              <w:right w:val="single" w:sz="4" w:space="0" w:color="auto"/>
            </w:tcBorders>
            <w:shd w:val="clear" w:color="auto" w:fill="auto"/>
            <w:noWrap/>
            <w:hideMark/>
          </w:tcPr>
          <w:p w14:paraId="757BF244" w14:textId="77777777" w:rsidR="00D11192" w:rsidRPr="00D11192" w:rsidRDefault="00D11192" w:rsidP="007D293D">
            <w:pPr>
              <w:spacing w:after="0" w:line="240" w:lineRule="auto"/>
              <w:jc w:val="both"/>
              <w:rPr>
                <w:rFonts w:ascii="Calibri" w:eastAsia="Times New Roman" w:hAnsi="Calibri" w:cs="Calibri"/>
                <w:b/>
                <w:bCs/>
                <w:color w:val="000000"/>
              </w:rPr>
            </w:pPr>
            <w:r w:rsidRPr="00D11192">
              <w:rPr>
                <w:rFonts w:ascii="Calibri" w:eastAsia="Times New Roman" w:hAnsi="Calibri" w:cs="Calibri"/>
                <w:b/>
                <w:bCs/>
                <w:color w:val="000000"/>
              </w:rPr>
              <w:lastRenderedPageBreak/>
              <w:t>Class</w:t>
            </w:r>
          </w:p>
        </w:tc>
        <w:tc>
          <w:tcPr>
            <w:tcW w:w="981" w:type="dxa"/>
            <w:tcBorders>
              <w:top w:val="single" w:sz="4" w:space="0" w:color="auto"/>
              <w:left w:val="nil"/>
              <w:bottom w:val="single" w:sz="4" w:space="0" w:color="auto"/>
              <w:right w:val="single" w:sz="4" w:space="0" w:color="auto"/>
            </w:tcBorders>
            <w:shd w:val="clear" w:color="auto" w:fill="auto"/>
            <w:noWrap/>
            <w:hideMark/>
          </w:tcPr>
          <w:p w14:paraId="2F0A1B82" w14:textId="77777777" w:rsidR="00D11192" w:rsidRPr="00D11192" w:rsidRDefault="00D11192" w:rsidP="007D293D">
            <w:pPr>
              <w:spacing w:after="0" w:line="240" w:lineRule="auto"/>
              <w:jc w:val="both"/>
              <w:rPr>
                <w:rFonts w:ascii="Calibri" w:eastAsia="Times New Roman" w:hAnsi="Calibri" w:cs="Calibri"/>
                <w:b/>
                <w:bCs/>
                <w:color w:val="000000"/>
              </w:rPr>
            </w:pPr>
            <w:r w:rsidRPr="00D11192">
              <w:rPr>
                <w:rFonts w:ascii="Calibri" w:eastAsia="Times New Roman" w:hAnsi="Calibri" w:cs="Calibri"/>
                <w:b/>
                <w:bCs/>
                <w:color w:val="000000"/>
              </w:rPr>
              <w:t>Precision</w:t>
            </w:r>
          </w:p>
        </w:tc>
        <w:tc>
          <w:tcPr>
            <w:tcW w:w="900" w:type="dxa"/>
            <w:tcBorders>
              <w:top w:val="single" w:sz="4" w:space="0" w:color="auto"/>
              <w:left w:val="nil"/>
              <w:bottom w:val="single" w:sz="4" w:space="0" w:color="auto"/>
              <w:right w:val="single" w:sz="4" w:space="0" w:color="auto"/>
            </w:tcBorders>
            <w:shd w:val="clear" w:color="auto" w:fill="auto"/>
            <w:noWrap/>
            <w:hideMark/>
          </w:tcPr>
          <w:p w14:paraId="31CE06FF" w14:textId="77777777" w:rsidR="00D11192" w:rsidRPr="00D11192" w:rsidRDefault="00D11192" w:rsidP="007D293D">
            <w:pPr>
              <w:spacing w:after="0" w:line="240" w:lineRule="auto"/>
              <w:jc w:val="both"/>
              <w:rPr>
                <w:rFonts w:ascii="Calibri" w:eastAsia="Times New Roman" w:hAnsi="Calibri" w:cs="Calibri"/>
                <w:b/>
                <w:bCs/>
                <w:color w:val="000000"/>
              </w:rPr>
            </w:pPr>
            <w:r w:rsidRPr="00D11192">
              <w:rPr>
                <w:rFonts w:ascii="Calibri" w:eastAsia="Times New Roman" w:hAnsi="Calibri" w:cs="Calibri"/>
                <w:b/>
                <w:bCs/>
                <w:color w:val="000000"/>
              </w:rPr>
              <w:t>Recall</w:t>
            </w:r>
          </w:p>
        </w:tc>
        <w:tc>
          <w:tcPr>
            <w:tcW w:w="900" w:type="dxa"/>
            <w:tcBorders>
              <w:top w:val="single" w:sz="4" w:space="0" w:color="auto"/>
              <w:left w:val="nil"/>
              <w:bottom w:val="single" w:sz="4" w:space="0" w:color="auto"/>
              <w:right w:val="single" w:sz="4" w:space="0" w:color="auto"/>
            </w:tcBorders>
            <w:shd w:val="clear" w:color="auto" w:fill="auto"/>
            <w:noWrap/>
            <w:hideMark/>
          </w:tcPr>
          <w:p w14:paraId="47EF2407" w14:textId="77777777" w:rsidR="00D11192" w:rsidRPr="00D11192" w:rsidRDefault="00D11192" w:rsidP="007D293D">
            <w:pPr>
              <w:spacing w:after="0" w:line="240" w:lineRule="auto"/>
              <w:jc w:val="both"/>
              <w:rPr>
                <w:rFonts w:ascii="Calibri" w:eastAsia="Times New Roman" w:hAnsi="Calibri" w:cs="Calibri"/>
                <w:b/>
                <w:bCs/>
                <w:color w:val="000000"/>
              </w:rPr>
            </w:pPr>
            <w:r w:rsidRPr="00D11192">
              <w:rPr>
                <w:rFonts w:ascii="Calibri" w:eastAsia="Times New Roman" w:hAnsi="Calibri" w:cs="Calibri"/>
                <w:b/>
                <w:bCs/>
                <w:color w:val="000000"/>
              </w:rPr>
              <w:t>F1-Score</w:t>
            </w:r>
          </w:p>
        </w:tc>
      </w:tr>
      <w:tr w:rsidR="00D11192" w:rsidRPr="00D11192" w14:paraId="0AB84BB7"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61BAA942"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dyed-lifted-polyps</w:t>
            </w:r>
          </w:p>
        </w:tc>
        <w:tc>
          <w:tcPr>
            <w:tcW w:w="981" w:type="dxa"/>
            <w:tcBorders>
              <w:top w:val="nil"/>
              <w:left w:val="nil"/>
              <w:bottom w:val="single" w:sz="4" w:space="0" w:color="auto"/>
              <w:right w:val="single" w:sz="4" w:space="0" w:color="auto"/>
            </w:tcBorders>
            <w:shd w:val="clear" w:color="auto" w:fill="auto"/>
            <w:noWrap/>
            <w:vAlign w:val="bottom"/>
            <w:hideMark/>
          </w:tcPr>
          <w:p w14:paraId="50FC2C68"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8182</w:t>
            </w:r>
          </w:p>
        </w:tc>
        <w:tc>
          <w:tcPr>
            <w:tcW w:w="900" w:type="dxa"/>
            <w:tcBorders>
              <w:top w:val="nil"/>
              <w:left w:val="nil"/>
              <w:bottom w:val="single" w:sz="4" w:space="0" w:color="auto"/>
              <w:right w:val="single" w:sz="4" w:space="0" w:color="auto"/>
            </w:tcBorders>
            <w:shd w:val="clear" w:color="auto" w:fill="auto"/>
            <w:noWrap/>
            <w:vAlign w:val="bottom"/>
            <w:hideMark/>
          </w:tcPr>
          <w:p w14:paraId="75406D0A"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36</w:t>
            </w:r>
          </w:p>
        </w:tc>
        <w:tc>
          <w:tcPr>
            <w:tcW w:w="900" w:type="dxa"/>
            <w:tcBorders>
              <w:top w:val="nil"/>
              <w:left w:val="nil"/>
              <w:bottom w:val="single" w:sz="4" w:space="0" w:color="auto"/>
              <w:right w:val="single" w:sz="4" w:space="0" w:color="auto"/>
            </w:tcBorders>
            <w:shd w:val="clear" w:color="auto" w:fill="auto"/>
            <w:noWrap/>
            <w:vAlign w:val="bottom"/>
            <w:hideMark/>
          </w:tcPr>
          <w:p w14:paraId="43A421FA"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5</w:t>
            </w:r>
          </w:p>
        </w:tc>
      </w:tr>
      <w:tr w:rsidR="00D11192" w:rsidRPr="00D11192" w14:paraId="7A7F2AE4"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5B3D616D" w14:textId="2F6B07AB"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dyed-resection-margins</w:t>
            </w:r>
          </w:p>
        </w:tc>
        <w:tc>
          <w:tcPr>
            <w:tcW w:w="981" w:type="dxa"/>
            <w:tcBorders>
              <w:top w:val="nil"/>
              <w:left w:val="nil"/>
              <w:bottom w:val="single" w:sz="4" w:space="0" w:color="auto"/>
              <w:right w:val="single" w:sz="4" w:space="0" w:color="auto"/>
            </w:tcBorders>
            <w:shd w:val="clear" w:color="auto" w:fill="auto"/>
            <w:noWrap/>
            <w:vAlign w:val="bottom"/>
            <w:hideMark/>
          </w:tcPr>
          <w:p w14:paraId="5CCF8A68"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08</w:t>
            </w:r>
          </w:p>
        </w:tc>
        <w:tc>
          <w:tcPr>
            <w:tcW w:w="900" w:type="dxa"/>
            <w:tcBorders>
              <w:top w:val="nil"/>
              <w:left w:val="nil"/>
              <w:bottom w:val="single" w:sz="4" w:space="0" w:color="auto"/>
              <w:right w:val="single" w:sz="4" w:space="0" w:color="auto"/>
            </w:tcBorders>
            <w:shd w:val="clear" w:color="auto" w:fill="auto"/>
            <w:noWrap/>
            <w:vAlign w:val="bottom"/>
            <w:hideMark/>
          </w:tcPr>
          <w:p w14:paraId="20FDA2A2"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915</w:t>
            </w:r>
          </w:p>
        </w:tc>
        <w:tc>
          <w:tcPr>
            <w:tcW w:w="900" w:type="dxa"/>
            <w:tcBorders>
              <w:top w:val="nil"/>
              <w:left w:val="nil"/>
              <w:bottom w:val="single" w:sz="4" w:space="0" w:color="auto"/>
              <w:right w:val="single" w:sz="4" w:space="0" w:color="auto"/>
            </w:tcBorders>
            <w:shd w:val="clear" w:color="auto" w:fill="auto"/>
            <w:noWrap/>
            <w:vAlign w:val="bottom"/>
            <w:hideMark/>
          </w:tcPr>
          <w:p w14:paraId="3D54D514"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305</w:t>
            </w:r>
          </w:p>
        </w:tc>
      </w:tr>
      <w:tr w:rsidR="00D11192" w:rsidRPr="00D11192" w14:paraId="15A64017"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B9D69BB" w14:textId="6C4FE88C"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esophagitis</w:t>
            </w:r>
          </w:p>
        </w:tc>
        <w:tc>
          <w:tcPr>
            <w:tcW w:w="981" w:type="dxa"/>
            <w:tcBorders>
              <w:top w:val="nil"/>
              <w:left w:val="nil"/>
              <w:bottom w:val="single" w:sz="4" w:space="0" w:color="auto"/>
              <w:right w:val="single" w:sz="4" w:space="0" w:color="auto"/>
            </w:tcBorders>
            <w:shd w:val="clear" w:color="auto" w:fill="auto"/>
            <w:noWrap/>
            <w:vAlign w:val="bottom"/>
            <w:hideMark/>
          </w:tcPr>
          <w:p w14:paraId="60EE2357"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5686</w:t>
            </w:r>
          </w:p>
        </w:tc>
        <w:tc>
          <w:tcPr>
            <w:tcW w:w="900" w:type="dxa"/>
            <w:tcBorders>
              <w:top w:val="nil"/>
              <w:left w:val="nil"/>
              <w:bottom w:val="single" w:sz="4" w:space="0" w:color="auto"/>
              <w:right w:val="single" w:sz="4" w:space="0" w:color="auto"/>
            </w:tcBorders>
            <w:shd w:val="clear" w:color="auto" w:fill="auto"/>
            <w:noWrap/>
            <w:vAlign w:val="bottom"/>
            <w:hideMark/>
          </w:tcPr>
          <w:p w14:paraId="2ACEBCEA"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25</w:t>
            </w:r>
          </w:p>
        </w:tc>
        <w:tc>
          <w:tcPr>
            <w:tcW w:w="900" w:type="dxa"/>
            <w:tcBorders>
              <w:top w:val="nil"/>
              <w:left w:val="nil"/>
              <w:bottom w:val="single" w:sz="4" w:space="0" w:color="auto"/>
              <w:right w:val="single" w:sz="4" w:space="0" w:color="auto"/>
            </w:tcBorders>
            <w:shd w:val="clear" w:color="auto" w:fill="auto"/>
            <w:noWrap/>
            <w:vAlign w:val="bottom"/>
            <w:hideMark/>
          </w:tcPr>
          <w:p w14:paraId="58321D98"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374</w:t>
            </w:r>
          </w:p>
        </w:tc>
      </w:tr>
      <w:tr w:rsidR="00D11192" w:rsidRPr="00D11192" w14:paraId="79B6BF62"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25F56D1A" w14:textId="79CCF1A8"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normal-cecum</w:t>
            </w:r>
          </w:p>
        </w:tc>
        <w:tc>
          <w:tcPr>
            <w:tcW w:w="981" w:type="dxa"/>
            <w:tcBorders>
              <w:top w:val="nil"/>
              <w:left w:val="nil"/>
              <w:bottom w:val="single" w:sz="4" w:space="0" w:color="auto"/>
              <w:right w:val="single" w:sz="4" w:space="0" w:color="auto"/>
            </w:tcBorders>
            <w:shd w:val="clear" w:color="auto" w:fill="auto"/>
            <w:noWrap/>
            <w:vAlign w:val="bottom"/>
            <w:hideMark/>
          </w:tcPr>
          <w:p w14:paraId="53674181"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9296</w:t>
            </w:r>
          </w:p>
        </w:tc>
        <w:tc>
          <w:tcPr>
            <w:tcW w:w="900" w:type="dxa"/>
            <w:tcBorders>
              <w:top w:val="nil"/>
              <w:left w:val="nil"/>
              <w:bottom w:val="single" w:sz="4" w:space="0" w:color="auto"/>
              <w:right w:val="single" w:sz="4" w:space="0" w:color="auto"/>
            </w:tcBorders>
            <w:shd w:val="clear" w:color="auto" w:fill="auto"/>
            <w:noWrap/>
            <w:vAlign w:val="bottom"/>
            <w:hideMark/>
          </w:tcPr>
          <w:p w14:paraId="3B48E182"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33</w:t>
            </w:r>
          </w:p>
        </w:tc>
        <w:tc>
          <w:tcPr>
            <w:tcW w:w="900" w:type="dxa"/>
            <w:tcBorders>
              <w:top w:val="nil"/>
              <w:left w:val="nil"/>
              <w:bottom w:val="single" w:sz="4" w:space="0" w:color="auto"/>
              <w:right w:val="single" w:sz="4" w:space="0" w:color="auto"/>
            </w:tcBorders>
            <w:shd w:val="clear" w:color="auto" w:fill="auto"/>
            <w:noWrap/>
            <w:vAlign w:val="bottom"/>
            <w:hideMark/>
          </w:tcPr>
          <w:p w14:paraId="7600046D"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4871</w:t>
            </w:r>
          </w:p>
        </w:tc>
      </w:tr>
      <w:tr w:rsidR="00D11192" w:rsidRPr="00D11192" w14:paraId="2029B9E4"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2D9011E"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normal-pylorus</w:t>
            </w:r>
          </w:p>
        </w:tc>
        <w:tc>
          <w:tcPr>
            <w:tcW w:w="981" w:type="dxa"/>
            <w:tcBorders>
              <w:top w:val="nil"/>
              <w:left w:val="nil"/>
              <w:bottom w:val="single" w:sz="4" w:space="0" w:color="auto"/>
              <w:right w:val="single" w:sz="4" w:space="0" w:color="auto"/>
            </w:tcBorders>
            <w:shd w:val="clear" w:color="auto" w:fill="auto"/>
            <w:noWrap/>
            <w:vAlign w:val="bottom"/>
            <w:hideMark/>
          </w:tcPr>
          <w:p w14:paraId="0A0CD91B"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9401</w:t>
            </w:r>
          </w:p>
        </w:tc>
        <w:tc>
          <w:tcPr>
            <w:tcW w:w="900" w:type="dxa"/>
            <w:tcBorders>
              <w:top w:val="nil"/>
              <w:left w:val="nil"/>
              <w:bottom w:val="single" w:sz="4" w:space="0" w:color="auto"/>
              <w:right w:val="single" w:sz="4" w:space="0" w:color="auto"/>
            </w:tcBorders>
            <w:shd w:val="clear" w:color="auto" w:fill="auto"/>
            <w:noWrap/>
            <w:vAlign w:val="bottom"/>
            <w:hideMark/>
          </w:tcPr>
          <w:p w14:paraId="29F1A85E"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85</w:t>
            </w:r>
          </w:p>
        </w:tc>
        <w:tc>
          <w:tcPr>
            <w:tcW w:w="900" w:type="dxa"/>
            <w:tcBorders>
              <w:top w:val="nil"/>
              <w:left w:val="nil"/>
              <w:bottom w:val="single" w:sz="4" w:space="0" w:color="auto"/>
              <w:right w:val="single" w:sz="4" w:space="0" w:color="auto"/>
            </w:tcBorders>
            <w:shd w:val="clear" w:color="auto" w:fill="auto"/>
            <w:noWrap/>
            <w:vAlign w:val="bottom"/>
            <w:hideMark/>
          </w:tcPr>
          <w:p w14:paraId="36D4E388"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8556</w:t>
            </w:r>
          </w:p>
        </w:tc>
      </w:tr>
      <w:tr w:rsidR="00D11192" w:rsidRPr="00D11192" w14:paraId="2FB34FAE"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BCD1F5D" w14:textId="0F878112"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normal-z-line</w:t>
            </w:r>
          </w:p>
        </w:tc>
        <w:tc>
          <w:tcPr>
            <w:tcW w:w="981" w:type="dxa"/>
            <w:tcBorders>
              <w:top w:val="nil"/>
              <w:left w:val="nil"/>
              <w:bottom w:val="single" w:sz="4" w:space="0" w:color="auto"/>
              <w:right w:val="single" w:sz="4" w:space="0" w:color="auto"/>
            </w:tcBorders>
            <w:shd w:val="clear" w:color="auto" w:fill="auto"/>
            <w:noWrap/>
            <w:vAlign w:val="bottom"/>
            <w:hideMark/>
          </w:tcPr>
          <w:p w14:paraId="07393431"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541</w:t>
            </w:r>
          </w:p>
        </w:tc>
        <w:tc>
          <w:tcPr>
            <w:tcW w:w="900" w:type="dxa"/>
            <w:tcBorders>
              <w:top w:val="nil"/>
              <w:left w:val="nil"/>
              <w:bottom w:val="single" w:sz="4" w:space="0" w:color="auto"/>
              <w:right w:val="single" w:sz="4" w:space="0" w:color="auto"/>
            </w:tcBorders>
            <w:shd w:val="clear" w:color="auto" w:fill="auto"/>
            <w:noWrap/>
            <w:vAlign w:val="bottom"/>
            <w:hideMark/>
          </w:tcPr>
          <w:p w14:paraId="3893E397"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05</w:t>
            </w:r>
          </w:p>
        </w:tc>
        <w:tc>
          <w:tcPr>
            <w:tcW w:w="900" w:type="dxa"/>
            <w:tcBorders>
              <w:top w:val="nil"/>
              <w:left w:val="nil"/>
              <w:bottom w:val="single" w:sz="4" w:space="0" w:color="auto"/>
              <w:right w:val="single" w:sz="4" w:space="0" w:color="auto"/>
            </w:tcBorders>
            <w:shd w:val="clear" w:color="auto" w:fill="auto"/>
            <w:noWrap/>
            <w:vAlign w:val="bottom"/>
            <w:hideMark/>
          </w:tcPr>
          <w:p w14:paraId="1C8EDCA4"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286</w:t>
            </w:r>
          </w:p>
        </w:tc>
      </w:tr>
      <w:tr w:rsidR="00D11192" w:rsidRPr="00D11192" w14:paraId="69DC62D6"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0D04805C"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polyps</w:t>
            </w:r>
          </w:p>
        </w:tc>
        <w:tc>
          <w:tcPr>
            <w:tcW w:w="981" w:type="dxa"/>
            <w:tcBorders>
              <w:top w:val="nil"/>
              <w:left w:val="nil"/>
              <w:bottom w:val="single" w:sz="4" w:space="0" w:color="auto"/>
              <w:right w:val="single" w:sz="4" w:space="0" w:color="auto"/>
            </w:tcBorders>
            <w:shd w:val="clear" w:color="auto" w:fill="auto"/>
            <w:noWrap/>
            <w:vAlign w:val="bottom"/>
            <w:hideMark/>
          </w:tcPr>
          <w:p w14:paraId="00BCFB1B"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4136</w:t>
            </w:r>
          </w:p>
        </w:tc>
        <w:tc>
          <w:tcPr>
            <w:tcW w:w="900" w:type="dxa"/>
            <w:tcBorders>
              <w:top w:val="nil"/>
              <w:left w:val="nil"/>
              <w:bottom w:val="single" w:sz="4" w:space="0" w:color="auto"/>
              <w:right w:val="single" w:sz="4" w:space="0" w:color="auto"/>
            </w:tcBorders>
            <w:shd w:val="clear" w:color="auto" w:fill="auto"/>
            <w:noWrap/>
            <w:vAlign w:val="bottom"/>
            <w:hideMark/>
          </w:tcPr>
          <w:p w14:paraId="6CF9D854"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385</w:t>
            </w:r>
          </w:p>
        </w:tc>
        <w:tc>
          <w:tcPr>
            <w:tcW w:w="900" w:type="dxa"/>
            <w:tcBorders>
              <w:top w:val="nil"/>
              <w:left w:val="nil"/>
              <w:bottom w:val="single" w:sz="4" w:space="0" w:color="auto"/>
              <w:right w:val="single" w:sz="4" w:space="0" w:color="auto"/>
            </w:tcBorders>
            <w:shd w:val="clear" w:color="auto" w:fill="auto"/>
            <w:noWrap/>
            <w:vAlign w:val="bottom"/>
            <w:hideMark/>
          </w:tcPr>
          <w:p w14:paraId="47ECFE16"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5637</w:t>
            </w:r>
          </w:p>
        </w:tc>
      </w:tr>
      <w:tr w:rsidR="00D11192" w:rsidRPr="00D11192" w14:paraId="2D72D880"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6C8AB92" w14:textId="1FFF33B0"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ulcerative-colitis</w:t>
            </w:r>
          </w:p>
        </w:tc>
        <w:tc>
          <w:tcPr>
            <w:tcW w:w="981" w:type="dxa"/>
            <w:tcBorders>
              <w:top w:val="nil"/>
              <w:left w:val="nil"/>
              <w:bottom w:val="single" w:sz="4" w:space="0" w:color="auto"/>
              <w:right w:val="single" w:sz="4" w:space="0" w:color="auto"/>
            </w:tcBorders>
            <w:shd w:val="clear" w:color="auto" w:fill="auto"/>
            <w:noWrap/>
            <w:vAlign w:val="bottom"/>
            <w:hideMark/>
          </w:tcPr>
          <w:p w14:paraId="1B6AD53C"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238</w:t>
            </w:r>
          </w:p>
        </w:tc>
        <w:tc>
          <w:tcPr>
            <w:tcW w:w="900" w:type="dxa"/>
            <w:tcBorders>
              <w:top w:val="nil"/>
              <w:left w:val="nil"/>
              <w:bottom w:val="single" w:sz="4" w:space="0" w:color="auto"/>
              <w:right w:val="single" w:sz="4" w:space="0" w:color="auto"/>
            </w:tcBorders>
            <w:shd w:val="clear" w:color="auto" w:fill="auto"/>
            <w:noWrap/>
            <w:vAlign w:val="bottom"/>
            <w:hideMark/>
          </w:tcPr>
          <w:p w14:paraId="6C83266D"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38</w:t>
            </w:r>
          </w:p>
        </w:tc>
        <w:tc>
          <w:tcPr>
            <w:tcW w:w="900" w:type="dxa"/>
            <w:tcBorders>
              <w:top w:val="nil"/>
              <w:left w:val="nil"/>
              <w:bottom w:val="single" w:sz="4" w:space="0" w:color="auto"/>
              <w:right w:val="single" w:sz="4" w:space="0" w:color="auto"/>
            </w:tcBorders>
            <w:shd w:val="clear" w:color="auto" w:fill="auto"/>
            <w:noWrap/>
            <w:vAlign w:val="bottom"/>
            <w:hideMark/>
          </w:tcPr>
          <w:p w14:paraId="7E66164F"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4984</w:t>
            </w:r>
          </w:p>
        </w:tc>
      </w:tr>
      <w:tr w:rsidR="00D11192" w:rsidRPr="00D11192" w14:paraId="54BBFBDE" w14:textId="77777777" w:rsidTr="00D11192">
        <w:trPr>
          <w:trHeight w:val="307"/>
        </w:trPr>
        <w:tc>
          <w:tcPr>
            <w:tcW w:w="495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E86D75" w14:textId="77777777" w:rsidR="00D11192" w:rsidRPr="00D11192" w:rsidRDefault="00D11192" w:rsidP="007D293D">
            <w:pPr>
              <w:spacing w:after="0" w:line="240" w:lineRule="auto"/>
              <w:jc w:val="both"/>
              <w:rPr>
                <w:rFonts w:ascii="Calibri" w:eastAsia="Times New Roman" w:hAnsi="Calibri" w:cs="Calibri"/>
                <w:b/>
                <w:bCs/>
                <w:color w:val="000000"/>
              </w:rPr>
            </w:pPr>
            <w:r w:rsidRPr="00D11192">
              <w:rPr>
                <w:rFonts w:ascii="Calibri" w:eastAsia="Times New Roman" w:hAnsi="Calibri" w:cs="Calibri"/>
                <w:b/>
                <w:bCs/>
                <w:color w:val="000000"/>
              </w:rPr>
              <w:t>Results</w:t>
            </w:r>
          </w:p>
        </w:tc>
      </w:tr>
      <w:tr w:rsidR="00D11192" w:rsidRPr="00D11192" w14:paraId="049419D3"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ABA4FBC" w14:textId="2D88FF39"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macro avg</w:t>
            </w:r>
          </w:p>
        </w:tc>
        <w:tc>
          <w:tcPr>
            <w:tcW w:w="981" w:type="dxa"/>
            <w:tcBorders>
              <w:top w:val="nil"/>
              <w:left w:val="nil"/>
              <w:bottom w:val="single" w:sz="4" w:space="0" w:color="auto"/>
              <w:right w:val="single" w:sz="4" w:space="0" w:color="auto"/>
            </w:tcBorders>
            <w:shd w:val="clear" w:color="auto" w:fill="auto"/>
            <w:noWrap/>
            <w:vAlign w:val="bottom"/>
            <w:hideMark/>
          </w:tcPr>
          <w:p w14:paraId="6891C233"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07</w:t>
            </w:r>
          </w:p>
        </w:tc>
        <w:tc>
          <w:tcPr>
            <w:tcW w:w="900" w:type="dxa"/>
            <w:tcBorders>
              <w:top w:val="nil"/>
              <w:left w:val="nil"/>
              <w:bottom w:val="single" w:sz="4" w:space="0" w:color="auto"/>
              <w:right w:val="single" w:sz="4" w:space="0" w:color="auto"/>
            </w:tcBorders>
            <w:shd w:val="clear" w:color="auto" w:fill="auto"/>
            <w:noWrap/>
            <w:vAlign w:val="bottom"/>
            <w:hideMark/>
          </w:tcPr>
          <w:p w14:paraId="3AD415BD"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231</w:t>
            </w:r>
          </w:p>
        </w:tc>
        <w:tc>
          <w:tcPr>
            <w:tcW w:w="900" w:type="dxa"/>
            <w:tcBorders>
              <w:top w:val="nil"/>
              <w:left w:val="nil"/>
              <w:bottom w:val="single" w:sz="4" w:space="0" w:color="auto"/>
              <w:right w:val="single" w:sz="4" w:space="0" w:color="auto"/>
            </w:tcBorders>
            <w:shd w:val="clear" w:color="auto" w:fill="auto"/>
            <w:noWrap/>
            <w:vAlign w:val="bottom"/>
            <w:hideMark/>
          </w:tcPr>
          <w:p w14:paraId="7552CD1F"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126</w:t>
            </w:r>
          </w:p>
        </w:tc>
      </w:tr>
      <w:tr w:rsidR="00D11192" w:rsidRPr="00D11192" w14:paraId="4A9A307E"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0AF54FF" w14:textId="0055893A"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weighted avg</w:t>
            </w:r>
          </w:p>
        </w:tc>
        <w:tc>
          <w:tcPr>
            <w:tcW w:w="981" w:type="dxa"/>
            <w:tcBorders>
              <w:top w:val="nil"/>
              <w:left w:val="nil"/>
              <w:bottom w:val="single" w:sz="4" w:space="0" w:color="auto"/>
              <w:right w:val="single" w:sz="4" w:space="0" w:color="auto"/>
            </w:tcBorders>
            <w:shd w:val="clear" w:color="auto" w:fill="auto"/>
            <w:noWrap/>
            <w:vAlign w:val="bottom"/>
            <w:hideMark/>
          </w:tcPr>
          <w:p w14:paraId="215C8DF6"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707</w:t>
            </w:r>
          </w:p>
        </w:tc>
        <w:tc>
          <w:tcPr>
            <w:tcW w:w="900" w:type="dxa"/>
            <w:tcBorders>
              <w:top w:val="nil"/>
              <w:left w:val="nil"/>
              <w:bottom w:val="single" w:sz="4" w:space="0" w:color="auto"/>
              <w:right w:val="single" w:sz="4" w:space="0" w:color="auto"/>
            </w:tcBorders>
            <w:shd w:val="clear" w:color="auto" w:fill="auto"/>
            <w:noWrap/>
            <w:vAlign w:val="bottom"/>
            <w:hideMark/>
          </w:tcPr>
          <w:p w14:paraId="76BEC93E"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231</w:t>
            </w:r>
          </w:p>
        </w:tc>
        <w:tc>
          <w:tcPr>
            <w:tcW w:w="900" w:type="dxa"/>
            <w:tcBorders>
              <w:top w:val="nil"/>
              <w:left w:val="nil"/>
              <w:bottom w:val="single" w:sz="4" w:space="0" w:color="auto"/>
              <w:right w:val="single" w:sz="4" w:space="0" w:color="auto"/>
            </w:tcBorders>
            <w:shd w:val="clear" w:color="auto" w:fill="auto"/>
            <w:noWrap/>
            <w:vAlign w:val="bottom"/>
            <w:hideMark/>
          </w:tcPr>
          <w:p w14:paraId="103B362E" w14:textId="77777777"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126</w:t>
            </w:r>
          </w:p>
        </w:tc>
      </w:tr>
      <w:tr w:rsidR="00D11192" w:rsidRPr="00D11192" w14:paraId="346DFB21"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18432AF1" w14:textId="17EB0FDC" w:rsidR="00D11192" w:rsidRPr="00D11192" w:rsidRDefault="00D11192" w:rsidP="007D293D">
            <w:pPr>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accuracy</w:t>
            </w:r>
          </w:p>
        </w:tc>
        <w:tc>
          <w:tcPr>
            <w:tcW w:w="2782"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D318DE" w14:textId="77777777" w:rsidR="00D11192" w:rsidRPr="00D11192" w:rsidRDefault="00D11192" w:rsidP="007D293D">
            <w:pPr>
              <w:keepNext/>
              <w:spacing w:after="0" w:line="240" w:lineRule="auto"/>
              <w:jc w:val="both"/>
              <w:rPr>
                <w:rFonts w:ascii="Calibri" w:eastAsia="Times New Roman" w:hAnsi="Calibri" w:cs="Calibri"/>
                <w:color w:val="000000"/>
              </w:rPr>
            </w:pPr>
            <w:r w:rsidRPr="00D11192">
              <w:rPr>
                <w:rFonts w:ascii="Calibri" w:eastAsia="Times New Roman" w:hAnsi="Calibri" w:cs="Calibri"/>
                <w:color w:val="000000"/>
              </w:rPr>
              <w:t>0.6231</w:t>
            </w:r>
          </w:p>
        </w:tc>
      </w:tr>
    </w:tbl>
    <w:p w14:paraId="24E903D2" w14:textId="140A0738" w:rsidR="00DC1D38" w:rsidRDefault="00DC1D38" w:rsidP="007D293D">
      <w:pPr>
        <w:pStyle w:val="Caption"/>
        <w:framePr w:hSpace="180" w:wrap="around" w:vAnchor="text" w:hAnchor="page" w:x="6668" w:y="4416"/>
        <w:jc w:val="both"/>
      </w:pPr>
      <w:bookmarkStart w:id="11" w:name="_Ref190948158"/>
      <w:bookmarkStart w:id="12" w:name="_Ref190948152"/>
      <w:bookmarkStart w:id="13" w:name="_Ref193279976"/>
      <w:r>
        <w:t xml:space="preserve">Table </w:t>
      </w:r>
      <w:fldSimple w:instr=" SEQ Table \* ARABIC ">
        <w:r w:rsidR="004F1B36">
          <w:rPr>
            <w:noProof/>
          </w:rPr>
          <w:t>2</w:t>
        </w:r>
      </w:fldSimple>
      <w:bookmarkEnd w:id="11"/>
      <w:r>
        <w:t>- Results Table for ViT with YOLO</w:t>
      </w:r>
      <w:bookmarkEnd w:id="12"/>
      <w:r w:rsidR="00D52407" w:rsidRPr="00D52407">
        <w:t xml:space="preserve"> </w:t>
      </w:r>
      <w:r w:rsidR="00D52407">
        <w:t>Experiment 1</w:t>
      </w:r>
      <w:bookmarkEnd w:id="13"/>
    </w:p>
    <w:p w14:paraId="163EAA08" w14:textId="23B21A05" w:rsidR="00D11192" w:rsidRDefault="00D11192" w:rsidP="007D293D">
      <w:pPr>
        <w:pStyle w:val="1Para"/>
        <w:ind w:firstLine="0"/>
        <w:jc w:val="both"/>
      </w:pPr>
      <w:r>
        <w:rPr>
          <w:noProof/>
        </w:rPr>
        <mc:AlternateContent>
          <mc:Choice Requires="wps">
            <w:drawing>
              <wp:anchor distT="0" distB="0" distL="114300" distR="114300" simplePos="0" relativeHeight="251664384" behindDoc="0" locked="0" layoutInCell="1" allowOverlap="1" wp14:anchorId="029CF5C8" wp14:editId="6F383B67">
                <wp:simplePos x="0" y="0"/>
                <wp:positionH relativeFrom="column">
                  <wp:posOffset>-1000125</wp:posOffset>
                </wp:positionH>
                <wp:positionV relativeFrom="paragraph">
                  <wp:posOffset>3114040</wp:posOffset>
                </wp:positionV>
                <wp:extent cx="3821430" cy="635"/>
                <wp:effectExtent l="0" t="0" r="0" b="0"/>
                <wp:wrapTopAndBottom/>
                <wp:docPr id="1087612386" name="Text Box 1"/>
                <wp:cNvGraphicFramePr/>
                <a:graphic xmlns:a="http://schemas.openxmlformats.org/drawingml/2006/main">
                  <a:graphicData uri="http://schemas.microsoft.com/office/word/2010/wordprocessingShape">
                    <wps:wsp>
                      <wps:cNvSpPr txBox="1"/>
                      <wps:spPr>
                        <a:xfrm>
                          <a:off x="0" y="0"/>
                          <a:ext cx="3821430" cy="635"/>
                        </a:xfrm>
                        <a:prstGeom prst="rect">
                          <a:avLst/>
                        </a:prstGeom>
                        <a:solidFill>
                          <a:prstClr val="white"/>
                        </a:solidFill>
                        <a:ln>
                          <a:noFill/>
                        </a:ln>
                      </wps:spPr>
                      <wps:txbx>
                        <w:txbxContent>
                          <w:p w14:paraId="17511E37" w14:textId="508ED318" w:rsidR="00D11192" w:rsidRPr="00882F99" w:rsidRDefault="00D11192" w:rsidP="00D11192">
                            <w:pPr>
                              <w:pStyle w:val="Caption"/>
                              <w:jc w:val="center"/>
                              <w:rPr>
                                <w:noProof/>
                                <w:sz w:val="22"/>
                                <w:szCs w:val="22"/>
                                <w:lang w:val="en-CA"/>
                              </w:rPr>
                            </w:pPr>
                            <w:bookmarkStart w:id="14" w:name="_Ref190948135"/>
                            <w:bookmarkStart w:id="15" w:name="_Ref193279947"/>
                            <w:r>
                              <w:t xml:space="preserve">Figure </w:t>
                            </w:r>
                            <w:fldSimple w:instr=" SEQ Figure \* ARABIC ">
                              <w:r w:rsidR="004F1B36">
                                <w:rPr>
                                  <w:noProof/>
                                </w:rPr>
                                <w:t>6</w:t>
                              </w:r>
                            </w:fldSimple>
                            <w:bookmarkEnd w:id="14"/>
                            <w:r>
                              <w:t>- Confusion matrix for ViT with YOLO</w:t>
                            </w:r>
                            <w:r w:rsidR="00D52407">
                              <w:t>, Experiment 1</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9CF5C8" id="_x0000_s1032" type="#_x0000_t202" style="position:absolute;left:0;text-align:left;margin-left:-78.75pt;margin-top:245.2pt;width:300.9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" stroked="f">
                <v:textbox style="mso-fit-shape-to-text:t" inset="0,0,0,0">
                  <w:txbxContent>
                    <w:p w14:paraId="17511E37" w14:textId="508ED318" w:rsidR="00D11192" w:rsidRPr="00882F99" w:rsidRDefault="00D11192" w:rsidP="00D11192">
                      <w:pPr>
                        <w:pStyle w:val="Caption"/>
                        <w:jc w:val="center"/>
                        <w:rPr>
                          <w:noProof/>
                          <w:sz w:val="22"/>
                          <w:szCs w:val="22"/>
                          <w:lang w:val="en-CA"/>
                        </w:rPr>
                      </w:pPr>
                      <w:bookmarkStart w:id="29" w:name="_Ref190948135"/>
                      <w:bookmarkStart w:id="30" w:name="_Ref193279947"/>
                      <w:r>
                        <w:t xml:space="preserve">Figure </w:t>
                      </w:r>
                      <w:fldSimple w:instr=" SEQ Figure \* ARABIC ">
                        <w:r w:rsidR="004F1B36">
                          <w:rPr>
                            <w:noProof/>
                          </w:rPr>
                          <w:t>6</w:t>
                        </w:r>
                      </w:fldSimple>
                      <w:bookmarkEnd w:id="29"/>
                      <w:r>
                        <w:t>- Confusion matrix for ViT with YOLO</w:t>
                      </w:r>
                      <w:r w:rsidR="00D52407">
                        <w:t>, Experiment 1</w:t>
                      </w:r>
                      <w:bookmarkEnd w:id="30"/>
                    </w:p>
                  </w:txbxContent>
                </v:textbox>
                <w10:wrap type="topAndBottom"/>
              </v:shape>
            </w:pict>
          </mc:Fallback>
        </mc:AlternateContent>
      </w:r>
      <w:r>
        <w:rPr>
          <w:noProof/>
        </w:rPr>
        <w:drawing>
          <wp:anchor distT="0" distB="0" distL="114300" distR="114300" simplePos="0" relativeHeight="251662336" behindDoc="1" locked="0" layoutInCell="1" allowOverlap="1" wp14:anchorId="414A7BCA" wp14:editId="7B5FE709">
            <wp:simplePos x="0" y="0"/>
            <wp:positionH relativeFrom="column">
              <wp:posOffset>-1000125</wp:posOffset>
            </wp:positionH>
            <wp:positionV relativeFrom="paragraph">
              <wp:posOffset>0</wp:posOffset>
            </wp:positionV>
            <wp:extent cx="3821430" cy="3056890"/>
            <wp:effectExtent l="0" t="0" r="7620" b="0"/>
            <wp:wrapTopAndBottom/>
            <wp:docPr id="530451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21430" cy="3056890"/>
                    </a:xfrm>
                    <a:prstGeom prst="rect">
                      <a:avLst/>
                    </a:prstGeom>
                    <a:noFill/>
                  </pic:spPr>
                </pic:pic>
              </a:graphicData>
            </a:graphic>
            <wp14:sizeRelH relativeFrom="margin">
              <wp14:pctWidth>0</wp14:pctWidth>
            </wp14:sizeRelH>
            <wp14:sizeRelV relativeFrom="margin">
              <wp14:pctHeight>0</wp14:pctHeight>
            </wp14:sizeRelV>
          </wp:anchor>
        </w:drawing>
      </w:r>
    </w:p>
    <w:p w14:paraId="07385E74" w14:textId="1683B97B" w:rsidR="00C14693" w:rsidRDefault="00C14693" w:rsidP="007D293D">
      <w:pPr>
        <w:pStyle w:val="1Para"/>
        <w:jc w:val="both"/>
      </w:pPr>
      <w:r>
        <w:t xml:space="preserve">Our implementation of a Vision Transformer model for classifying medical images from the Kvasir dataset demonstrated promising but mixed results across different diagnostic categories. Looking at </w:t>
      </w:r>
      <w:r w:rsidR="00DC1D38">
        <w:fldChar w:fldCharType="begin"/>
      </w:r>
      <w:r w:rsidR="00DC1D38">
        <w:instrText xml:space="preserve"> REF _Ref190948135 \h </w:instrText>
      </w:r>
      <w:r w:rsidR="007D293D">
        <w:instrText xml:space="preserve"> \* MERGEFORMAT </w:instrText>
      </w:r>
      <w:r w:rsidR="00DC1D38">
        <w:fldChar w:fldCharType="separate"/>
      </w:r>
      <w:r w:rsidR="00DC1D38">
        <w:t xml:space="preserve">Figure </w:t>
      </w:r>
      <w:r w:rsidR="00DC1D38">
        <w:rPr>
          <w:noProof/>
        </w:rPr>
        <w:t>2</w:t>
      </w:r>
      <w:r w:rsidR="00DC1D38">
        <w:fldChar w:fldCharType="end"/>
      </w:r>
      <w:r w:rsidR="00DC1D38">
        <w:t xml:space="preserve"> </w:t>
      </w:r>
      <w:r>
        <w:t xml:space="preserve">and </w:t>
      </w:r>
      <w:r w:rsidR="00DC1D38">
        <w:fldChar w:fldCharType="begin"/>
      </w:r>
      <w:r w:rsidR="00DC1D38">
        <w:instrText xml:space="preserve"> REF _Ref190948158 \h </w:instrText>
      </w:r>
      <w:r w:rsidR="007D293D">
        <w:instrText xml:space="preserve"> \* MERGEFORMAT </w:instrText>
      </w:r>
      <w:r w:rsidR="00DC1D38">
        <w:fldChar w:fldCharType="separate"/>
      </w:r>
      <w:r w:rsidR="00DC1D38">
        <w:t xml:space="preserve">Table </w:t>
      </w:r>
      <w:r w:rsidR="00DC1D38">
        <w:rPr>
          <w:noProof/>
        </w:rPr>
        <w:t>2</w:t>
      </w:r>
      <w:r w:rsidR="00DC1D38">
        <w:fldChar w:fldCharType="end"/>
      </w:r>
      <w:r w:rsidR="00DC1D38">
        <w:t xml:space="preserve"> </w:t>
      </w:r>
      <w:r>
        <w:t>we can observe several interesting patterns in the model's performance.</w:t>
      </w:r>
    </w:p>
    <w:p w14:paraId="62ADA418" w14:textId="4D3ACFA0" w:rsidR="00C14693" w:rsidRDefault="00C14693" w:rsidP="007D293D">
      <w:pPr>
        <w:pStyle w:val="1Para"/>
        <w:jc w:val="both"/>
      </w:pPr>
      <w:r>
        <w:t>The model achieved an overall accuracy of 62.31%, which reflects the challenging nature of medical image classification. Breaking down the performance by category, we see notable variations in effectiveness. For instance, the model performed particularly well with "dyed-resection-margins," achieving a precision of 0.91 and an impressive recall of 0.92. This strong performance likely stems from the distinctive visual characteristics of dyed tissues that make these images more readily distinguishable.</w:t>
      </w:r>
    </w:p>
    <w:p w14:paraId="3A7D2581" w14:textId="643809BD" w:rsidR="00C14693" w:rsidRDefault="00C14693" w:rsidP="007D293D">
      <w:pPr>
        <w:pStyle w:val="1Para"/>
        <w:jc w:val="both"/>
      </w:pPr>
      <w:r>
        <w:t>However, some categories proved more challenging. The "polyps" category, while having high recall (0.89), showed lower precision (0.41), indicating a tendency to over-predict this condition. This is visible in the confusion matrix, where we can see substantial false positives, particularly with "normal-cecum" and "ulcerative-colitis" being misclassified as polyps.</w:t>
      </w:r>
    </w:p>
    <w:p w14:paraId="6E149835" w14:textId="77777777" w:rsidR="00C14693" w:rsidRDefault="00C14693" w:rsidP="007D293D">
      <w:pPr>
        <w:pStyle w:val="1Para"/>
        <w:ind w:firstLine="0"/>
        <w:jc w:val="both"/>
      </w:pPr>
      <w:r>
        <w:lastRenderedPageBreak/>
        <w:t>Our pipeline's integration of ROI detection and data augmentation techniques appears to have helped in some cases but couldn't fully address all classification challenges. For example, the "esophagitis" category shows moderate performance with an F1-score of 0.64, suggesting that while the model can identify some characteristic features, there's room for improvement in distinguishing it from similar conditions.</w:t>
      </w:r>
    </w:p>
    <w:p w14:paraId="27201AFF" w14:textId="77777777" w:rsidR="00C14693" w:rsidRDefault="00C14693" w:rsidP="007D293D">
      <w:pPr>
        <w:pStyle w:val="1Para"/>
        <w:ind w:firstLine="0"/>
        <w:jc w:val="both"/>
      </w:pPr>
      <w:r>
        <w:t>The confusion matrix reveals interesting patterns of misclassification. There's notable confusion between related categories - for instance, "normal-z-line" and "esophagitis" show some mutual misclassification, which is understandable given their anatomical proximity and potential visual similarities. This suggests that while our ROI detection helps focus on relevant image regions, some subtle diagnostic differences remain challenging for the model to distinguish.</w:t>
      </w:r>
    </w:p>
    <w:p w14:paraId="5BDE98E1" w14:textId="5DB11A45" w:rsidR="00D52407" w:rsidRDefault="00C14693" w:rsidP="007D293D">
      <w:pPr>
        <w:pStyle w:val="1Para"/>
        <w:ind w:firstLine="0"/>
        <w:jc w:val="both"/>
      </w:pPr>
      <w:r>
        <w:t xml:space="preserve">The macro-average metrics (precision: 0.71, recall: 0.62, F1-score: 0.61) indicate reasonably balanced performance across categories, though with clear room for improvement. These results suggest that while our approach successfully captures many relevant features through the ViT architecture and preprocessing pipeline, there </w:t>
      </w:r>
      <w:r w:rsidR="00D52407">
        <w:t>are options to upgrade or change to achieve better performance.</w:t>
      </w:r>
    </w:p>
    <w:p w14:paraId="19CD7206" w14:textId="026B99FA" w:rsidR="00D52407" w:rsidRDefault="00D52407" w:rsidP="007D293D">
      <w:pPr>
        <w:pStyle w:val="1Para"/>
        <w:ind w:firstLine="0"/>
        <w:jc w:val="both"/>
      </w:pPr>
      <w:r>
        <w:t>Due to these results I decided to re-do what I considered to be the weakest link in our implementation, the original ROI detection</w:t>
      </w:r>
      <w:r w:rsidR="00AA766F">
        <w:t>, which honestly</w:t>
      </w:r>
      <w:r>
        <w:t xml:space="preserve"> was rather basic</w:t>
      </w:r>
      <w:r w:rsidR="00B93DB7">
        <w:t>.</w:t>
      </w:r>
      <w:r>
        <w:t xml:space="preserve"> I felt that with some effort we could significantly improve its performance. Thus, I redesigned it significantly</w:t>
      </w:r>
      <w:r w:rsidR="00AA766F">
        <w:t>;</w:t>
      </w:r>
      <w:r>
        <w:t xml:space="preserve"> </w:t>
      </w:r>
      <w:r w:rsidR="00AA766F">
        <w:t>A</w:t>
      </w:r>
      <w:r>
        <w:t xml:space="preserve">s seen in </w:t>
      </w:r>
      <w:r w:rsidR="00AA766F">
        <w:fldChar w:fldCharType="begin"/>
      </w:r>
      <w:r w:rsidR="00AA766F">
        <w:instrText xml:space="preserve"> REF _Ref193204549 \h  \* MERGEFORMAT </w:instrText>
      </w:r>
      <w:r w:rsidR="00AA766F">
        <w:fldChar w:fldCharType="separate"/>
      </w:r>
      <w:r w:rsidR="00AA766F">
        <w:t xml:space="preserve">Algorithm </w:t>
      </w:r>
      <w:r w:rsidR="00AA766F">
        <w:rPr>
          <w:noProof/>
        </w:rPr>
        <w:t>3</w:t>
      </w:r>
      <w:r w:rsidR="00AA766F">
        <w:fldChar w:fldCharType="end"/>
      </w:r>
      <w:r w:rsidR="00AA766F">
        <w:t xml:space="preserve">, </w:t>
      </w:r>
      <w:r w:rsidR="00AA766F" w:rsidRPr="00AA766F">
        <w:t>The</w:t>
      </w:r>
      <w:r w:rsidR="00AA766F">
        <w:t xml:space="preserve"> new</w:t>
      </w:r>
      <w:r w:rsidR="00AA766F" w:rsidRPr="00AA766F">
        <w:t xml:space="preserve"> </w:t>
      </w:r>
      <w:proofErr w:type="spellStart"/>
      <w:r w:rsidR="00AA766F" w:rsidRPr="00AA766F">
        <w:t>ROIDetector</w:t>
      </w:r>
      <w:proofErr w:type="spellEnd"/>
      <w:r w:rsidR="00AA766F" w:rsidRPr="00AA766F">
        <w:t xml:space="preserve"> class is designed to detect regions of interest (ROIs) in an image by using edge detection and contour analysis. The </w:t>
      </w:r>
      <w:proofErr w:type="spellStart"/>
      <w:r w:rsidR="00AA766F" w:rsidRPr="00AA766F">
        <w:t>auto_canny</w:t>
      </w:r>
      <w:proofErr w:type="spellEnd"/>
      <w:r w:rsidR="00AA766F" w:rsidRPr="00AA766F">
        <w:t xml:space="preserve"> function applies the Canny edge detection algorithm with automatically determined thresholds based on the image's median pixel intensity. The </w:t>
      </w:r>
      <w:proofErr w:type="spellStart"/>
      <w:r w:rsidR="00AA766F" w:rsidRPr="00AA766F">
        <w:t>detect_roi</w:t>
      </w:r>
      <w:proofErr w:type="spellEnd"/>
      <w:r w:rsidR="00AA766F" w:rsidRPr="00AA766F">
        <w:t xml:space="preserve"> function processes the image by converting it to grayscale, enhancing contrast using CLAHE, applying Gaussian blur, and detecting edges. Contours are extracted and filtered based on their area to eliminate small or oversized regions. If no valid contours are found, the algorithm further analyzes the image in the HSV color space to identify regions with significant color variations. The </w:t>
      </w:r>
      <w:proofErr w:type="spellStart"/>
      <w:r w:rsidR="00AA766F" w:rsidRPr="00AA766F">
        <w:t>crop_to_roi</w:t>
      </w:r>
      <w:proofErr w:type="spellEnd"/>
      <w:r w:rsidR="00AA766F" w:rsidRPr="00AA766F">
        <w:t xml:space="preserve"> function extracts a specific region of interest from the image based on the detected bounding box coordinates. This approach ensures that meaningful regions are identified while ignoring noise or background areas.</w:t>
      </w:r>
    </w:p>
    <w:p w14:paraId="0100AC3E" w14:textId="77777777" w:rsidR="00D52407" w:rsidRDefault="00D52407" w:rsidP="007D293D">
      <w:pPr>
        <w:pStyle w:val="1Para"/>
        <w:keepNext/>
        <w:ind w:firstLine="0"/>
        <w:jc w:val="center"/>
      </w:pPr>
      <w:r w:rsidRPr="00D52407">
        <w:rPr>
          <w:noProof/>
        </w:rPr>
        <w:lastRenderedPageBreak/>
        <w:drawing>
          <wp:inline distT="0" distB="0" distL="0" distR="0" wp14:anchorId="639AD8DB" wp14:editId="4FCE41DE">
            <wp:extent cx="4734764" cy="7722829"/>
            <wp:effectExtent l="0" t="0" r="8890" b="0"/>
            <wp:docPr id="109844498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444986" name="Picture 1" descr="A screenshot of a computer program&#10;&#10;AI-generated content may be incorrect."/>
                    <pic:cNvPicPr/>
                  </pic:nvPicPr>
                  <pic:blipFill>
                    <a:blip r:embed="rId17"/>
                    <a:stretch>
                      <a:fillRect/>
                    </a:stretch>
                  </pic:blipFill>
                  <pic:spPr>
                    <a:xfrm>
                      <a:off x="0" y="0"/>
                      <a:ext cx="4741932" cy="7734520"/>
                    </a:xfrm>
                    <a:prstGeom prst="rect">
                      <a:avLst/>
                    </a:prstGeom>
                  </pic:spPr>
                </pic:pic>
              </a:graphicData>
            </a:graphic>
          </wp:inline>
        </w:drawing>
      </w:r>
    </w:p>
    <w:p w14:paraId="69BB50D2" w14:textId="770FC695" w:rsidR="00D52407" w:rsidRDefault="00D52407" w:rsidP="007D293D">
      <w:pPr>
        <w:pStyle w:val="Caption"/>
        <w:jc w:val="center"/>
      </w:pPr>
      <w:bookmarkStart w:id="16" w:name="_Ref193204549"/>
      <w:bookmarkStart w:id="17" w:name="_Ref193204545"/>
      <w:r>
        <w:t xml:space="preserve">Algorithm </w:t>
      </w:r>
      <w:fldSimple w:instr=" SEQ Algorithm \* ARABIC ">
        <w:r w:rsidR="00291FE1">
          <w:rPr>
            <w:noProof/>
          </w:rPr>
          <w:t>3</w:t>
        </w:r>
      </w:fldSimple>
      <w:bookmarkEnd w:id="16"/>
      <w:r>
        <w:t>- ROI detection</w:t>
      </w:r>
      <w:bookmarkEnd w:id="17"/>
    </w:p>
    <w:p w14:paraId="1794D969" w14:textId="566F7282" w:rsidR="005A7413" w:rsidRDefault="00B93DB7" w:rsidP="007D293D">
      <w:pPr>
        <w:pStyle w:val="1Para"/>
        <w:keepNext/>
        <w:ind w:firstLine="0"/>
        <w:jc w:val="both"/>
      </w:pPr>
      <w:r>
        <w:lastRenderedPageBreak/>
        <w:t>The new function combined with our other augmentations techniques are all used when pre-processing the images when the dataset is being created.</w:t>
      </w:r>
      <w:r w:rsidR="005A7413">
        <w:t xml:space="preserve"> All the pre-processing and data augmentation done on our images can be seen in </w:t>
      </w:r>
      <w:r w:rsidR="005A7413">
        <w:fldChar w:fldCharType="begin"/>
      </w:r>
      <w:r w:rsidR="005A7413">
        <w:instrText xml:space="preserve"> REF _Ref193205228 \h  \* MERGEFORMAT </w:instrText>
      </w:r>
      <w:r w:rsidR="005A7413">
        <w:fldChar w:fldCharType="separate"/>
      </w:r>
      <w:r w:rsidR="005A7413">
        <w:t xml:space="preserve">Algorithm </w:t>
      </w:r>
      <w:r w:rsidR="005A7413">
        <w:rPr>
          <w:noProof/>
        </w:rPr>
        <w:t>4</w:t>
      </w:r>
      <w:r w:rsidR="005A7413">
        <w:fldChar w:fldCharType="end"/>
      </w:r>
      <w:r w:rsidR="005A7413">
        <w:t xml:space="preserve">. Here we </w:t>
      </w:r>
      <w:r w:rsidR="005A7413" w:rsidRPr="005A7413">
        <w:t xml:space="preserve">process an input image by applying a series of transformations and augmentations. It first loads the image, converts it to RGB format, and detects Regions of Interest (ROIs) using the </w:t>
      </w:r>
      <w:proofErr w:type="spellStart"/>
      <w:r w:rsidR="005A7413" w:rsidRPr="005A7413">
        <w:t>ROIDetector</w:t>
      </w:r>
      <w:proofErr w:type="spellEnd"/>
      <w:r w:rsidR="005A7413" w:rsidRPr="005A7413">
        <w:t xml:space="preserve"> class. If any valid ROIs are found, the largest one is cropped; otherwise, the original image is used. The function then applies various augmentation techniques, including horizontal and vertical flips, random 90-degree rotations, brightness and contrast adjustments, Gaussian noise addition, and blurring. Afterward, the processed image is further transformed using a Vision Transformer (ViT), where it is normalized, converted into tensor format, and clipped to maintain valid pixel values. Finally, all augmentations are applied together to generate an augmented version of the image, making it more suitable for machine learning tasks</w:t>
      </w:r>
      <w:r w:rsidR="005A7413">
        <w:t xml:space="preserve"> this whole process can be seen in </w:t>
      </w:r>
      <w:r w:rsidR="005A7413">
        <w:fldChar w:fldCharType="begin"/>
      </w:r>
      <w:r w:rsidR="005A7413">
        <w:instrText xml:space="preserve"> REF _Ref193205719 \h </w:instrText>
      </w:r>
      <w:r w:rsidR="007D293D">
        <w:instrText xml:space="preserve"> \* MERGEFORMAT </w:instrText>
      </w:r>
      <w:r w:rsidR="005A7413">
        <w:fldChar w:fldCharType="separate"/>
      </w:r>
      <w:r w:rsidR="005A7413">
        <w:t xml:space="preserve">Figure </w:t>
      </w:r>
      <w:r w:rsidR="005A7413">
        <w:rPr>
          <w:noProof/>
        </w:rPr>
        <w:t>7</w:t>
      </w:r>
      <w:r w:rsidR="005A7413">
        <w:fldChar w:fldCharType="end"/>
      </w:r>
      <w:r w:rsidR="005A7413" w:rsidRPr="005A7413">
        <w:t xml:space="preserve">. </w:t>
      </w:r>
    </w:p>
    <w:p w14:paraId="600F1E67" w14:textId="0CBBB17E" w:rsidR="005A7413" w:rsidRDefault="005A7413" w:rsidP="007D293D">
      <w:pPr>
        <w:pStyle w:val="1Para"/>
        <w:keepNext/>
        <w:ind w:firstLine="0"/>
        <w:jc w:val="center"/>
      </w:pPr>
      <w:r w:rsidRPr="005A7413">
        <w:rPr>
          <w:noProof/>
        </w:rPr>
        <w:drawing>
          <wp:inline distT="0" distB="0" distL="0" distR="0" wp14:anchorId="7DD5A8E7" wp14:editId="08BD95DD">
            <wp:extent cx="4374515" cy="4235712"/>
            <wp:effectExtent l="0" t="0" r="6985" b="0"/>
            <wp:docPr id="683390238" name="Picture 1" descr="A collage of images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390238" name="Picture 1" descr="A collage of images of a person's body&#10;&#10;AI-generated content may be incorrect."/>
                    <pic:cNvPicPr/>
                  </pic:nvPicPr>
                  <pic:blipFill>
                    <a:blip r:embed="rId18"/>
                    <a:stretch>
                      <a:fillRect/>
                    </a:stretch>
                  </pic:blipFill>
                  <pic:spPr>
                    <a:xfrm>
                      <a:off x="0" y="0"/>
                      <a:ext cx="4385670" cy="4246513"/>
                    </a:xfrm>
                    <a:prstGeom prst="rect">
                      <a:avLst/>
                    </a:prstGeom>
                  </pic:spPr>
                </pic:pic>
              </a:graphicData>
            </a:graphic>
          </wp:inline>
        </w:drawing>
      </w:r>
    </w:p>
    <w:p w14:paraId="67F78F57" w14:textId="7828A33A" w:rsidR="005A7413" w:rsidRDefault="005A7413" w:rsidP="007D293D">
      <w:pPr>
        <w:pStyle w:val="Caption"/>
        <w:jc w:val="center"/>
      </w:pPr>
      <w:bookmarkStart w:id="18" w:name="_Ref193205719"/>
      <w:bookmarkStart w:id="19" w:name="_Ref193205713"/>
      <w:r>
        <w:t xml:space="preserve">Figure </w:t>
      </w:r>
      <w:fldSimple w:instr=" SEQ Figure \* ARABIC ">
        <w:r w:rsidR="004F1B36">
          <w:rPr>
            <w:noProof/>
          </w:rPr>
          <w:t>7</w:t>
        </w:r>
      </w:fldSimple>
      <w:bookmarkEnd w:id="18"/>
      <w:r w:rsidRPr="001529C9">
        <w:t>- YOLO data augmentation and pre-processing.</w:t>
      </w:r>
      <w:bookmarkEnd w:id="19"/>
    </w:p>
    <w:p w14:paraId="18C42BDF" w14:textId="77777777" w:rsidR="005A7413" w:rsidRDefault="005A7413" w:rsidP="007D293D">
      <w:pPr>
        <w:pStyle w:val="1Para"/>
        <w:keepNext/>
        <w:ind w:firstLine="0"/>
        <w:jc w:val="center"/>
      </w:pPr>
      <w:r w:rsidRPr="005A7413">
        <w:rPr>
          <w:noProof/>
        </w:rPr>
        <w:lastRenderedPageBreak/>
        <w:drawing>
          <wp:inline distT="0" distB="0" distL="0" distR="0" wp14:anchorId="0B193494" wp14:editId="68411A04">
            <wp:extent cx="4039164" cy="5315692"/>
            <wp:effectExtent l="0" t="0" r="0" b="0"/>
            <wp:docPr id="61629858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98586" name="Picture 1" descr="A screenshot of a computer program&#10;&#10;AI-generated content may be incorrect."/>
                    <pic:cNvPicPr/>
                  </pic:nvPicPr>
                  <pic:blipFill>
                    <a:blip r:embed="rId19"/>
                    <a:stretch>
                      <a:fillRect/>
                    </a:stretch>
                  </pic:blipFill>
                  <pic:spPr>
                    <a:xfrm>
                      <a:off x="0" y="0"/>
                      <a:ext cx="4039164" cy="5315692"/>
                    </a:xfrm>
                    <a:prstGeom prst="rect">
                      <a:avLst/>
                    </a:prstGeom>
                  </pic:spPr>
                </pic:pic>
              </a:graphicData>
            </a:graphic>
          </wp:inline>
        </w:drawing>
      </w:r>
    </w:p>
    <w:p w14:paraId="7C6240BB" w14:textId="49EDA39F" w:rsidR="00C14693" w:rsidRDefault="005A7413" w:rsidP="007D293D">
      <w:pPr>
        <w:pStyle w:val="Caption"/>
        <w:jc w:val="center"/>
      </w:pPr>
      <w:bookmarkStart w:id="20" w:name="_Ref193205228"/>
      <w:r>
        <w:t xml:space="preserve">Algorithm </w:t>
      </w:r>
      <w:fldSimple w:instr=" SEQ Algorithm \* ARABIC ">
        <w:r w:rsidR="00291FE1">
          <w:rPr>
            <w:noProof/>
          </w:rPr>
          <w:t>4</w:t>
        </w:r>
      </w:fldSimple>
      <w:bookmarkEnd w:id="20"/>
      <w:r>
        <w:t>- Pre-processing and Augmentation YOLO</w:t>
      </w:r>
    </w:p>
    <w:p w14:paraId="02D6F7BE" w14:textId="68B1C648" w:rsidR="00C14693" w:rsidRDefault="00C14693" w:rsidP="007D293D">
      <w:pPr>
        <w:pStyle w:val="1Para"/>
        <w:ind w:firstLine="0"/>
        <w:jc w:val="both"/>
      </w:pPr>
    </w:p>
    <w:p w14:paraId="313D2334" w14:textId="072006C3" w:rsidR="00A476D4" w:rsidRDefault="008B526D" w:rsidP="007D293D">
      <w:pPr>
        <w:pStyle w:val="1Para"/>
        <w:ind w:firstLine="0"/>
        <w:jc w:val="both"/>
      </w:pPr>
      <w:r>
        <w:t xml:space="preserve">After “updating” our ROI detection process and making sure it was smoothly running with our pre-processing and data augmentation pipeline. We proceeded with our experiment # 2, </w:t>
      </w:r>
      <w:r w:rsidR="00A476D4">
        <w:t>the results from the upgraded ROI detection (</w:t>
      </w:r>
      <w:r w:rsidR="00764F67">
        <w:fldChar w:fldCharType="begin"/>
      </w:r>
      <w:r w:rsidR="00764F67">
        <w:instrText xml:space="preserve"> REF _Ref193280863 \h </w:instrText>
      </w:r>
      <w:r w:rsidR="007D293D">
        <w:instrText xml:space="preserve"> \* MERGEFORMAT </w:instrText>
      </w:r>
      <w:r w:rsidR="00764F67">
        <w:fldChar w:fldCharType="separate"/>
      </w:r>
      <w:r w:rsidR="00764F67">
        <w:t xml:space="preserve">Figure </w:t>
      </w:r>
      <w:r w:rsidR="00764F67">
        <w:rPr>
          <w:noProof/>
        </w:rPr>
        <w:t>8</w:t>
      </w:r>
      <w:r w:rsidR="00764F67">
        <w:fldChar w:fldCharType="end"/>
      </w:r>
      <w:r w:rsidR="00764F67">
        <w:t xml:space="preserve"> </w:t>
      </w:r>
      <w:r w:rsidR="00A476D4">
        <w:t>and</w:t>
      </w:r>
      <w:r w:rsidR="00764F67">
        <w:t xml:space="preserve"> </w:t>
      </w:r>
      <w:r w:rsidR="00764F67">
        <w:fldChar w:fldCharType="begin"/>
      </w:r>
      <w:r w:rsidR="00764F67">
        <w:instrText xml:space="preserve"> REF _Ref193280883 \h </w:instrText>
      </w:r>
      <w:r w:rsidR="007D293D">
        <w:instrText xml:space="preserve"> \* MERGEFORMAT </w:instrText>
      </w:r>
      <w:r w:rsidR="00764F67">
        <w:fldChar w:fldCharType="separate"/>
      </w:r>
      <w:r w:rsidR="00764F67">
        <w:t xml:space="preserve">Table </w:t>
      </w:r>
      <w:r w:rsidR="00764F67">
        <w:rPr>
          <w:noProof/>
        </w:rPr>
        <w:t>3</w:t>
      </w:r>
      <w:r w:rsidR="00764F67">
        <w:fldChar w:fldCharType="end"/>
      </w:r>
      <w:r w:rsidR="00A476D4">
        <w:t>) demonstrate a significant improvement over the previous approach (</w:t>
      </w:r>
      <w:r w:rsidR="00A476D4">
        <w:fldChar w:fldCharType="begin"/>
      </w:r>
      <w:r w:rsidR="00A476D4">
        <w:instrText xml:space="preserve"> REF _Ref193279947 \h </w:instrText>
      </w:r>
      <w:r w:rsidR="007D293D">
        <w:instrText xml:space="preserve"> \* MERGEFORMAT </w:instrText>
      </w:r>
      <w:r w:rsidR="00A476D4">
        <w:fldChar w:fldCharType="separate"/>
      </w:r>
      <w:r w:rsidR="00A476D4">
        <w:fldChar w:fldCharType="end"/>
      </w:r>
      <w:r w:rsidR="00A476D4">
        <w:fldChar w:fldCharType="begin"/>
      </w:r>
      <w:r w:rsidR="00A476D4">
        <w:instrText xml:space="preserve"> REF _Ref190948135 \h </w:instrText>
      </w:r>
      <w:r w:rsidR="007D293D">
        <w:instrText xml:space="preserve"> \* MERGEFORMAT </w:instrText>
      </w:r>
      <w:r w:rsidR="00A476D4">
        <w:fldChar w:fldCharType="separate"/>
      </w:r>
      <w:r w:rsidR="00A476D4">
        <w:t xml:space="preserve">Figure </w:t>
      </w:r>
      <w:r w:rsidR="00A476D4">
        <w:rPr>
          <w:noProof/>
        </w:rPr>
        <w:t>6</w:t>
      </w:r>
      <w:r w:rsidR="00A476D4">
        <w:fldChar w:fldCharType="end"/>
      </w:r>
      <w:r w:rsidR="00A476D4">
        <w:t xml:space="preserve"> and </w:t>
      </w:r>
      <w:r w:rsidR="00A476D4">
        <w:fldChar w:fldCharType="begin"/>
      </w:r>
      <w:r w:rsidR="00A476D4">
        <w:instrText xml:space="preserve"> REF _Ref190948158 \h </w:instrText>
      </w:r>
      <w:r w:rsidR="007D293D">
        <w:instrText xml:space="preserve"> \* MERGEFORMAT </w:instrText>
      </w:r>
      <w:r w:rsidR="00A476D4">
        <w:fldChar w:fldCharType="separate"/>
      </w:r>
      <w:r w:rsidR="00A476D4">
        <w:t xml:space="preserve">Table </w:t>
      </w:r>
      <w:r w:rsidR="00A476D4">
        <w:rPr>
          <w:noProof/>
        </w:rPr>
        <w:t>2</w:t>
      </w:r>
      <w:r w:rsidR="00A476D4">
        <w:fldChar w:fldCharType="end"/>
      </w:r>
      <w:r w:rsidR="00A476D4">
        <w:t>). The overall accuracy of the new model has increased from 62.3% to 78.5%, marking a 16.2% improvement. This suggests that the added features help the model in better distinguishing between different classes, reducing misclassifications.</w:t>
      </w:r>
    </w:p>
    <w:p w14:paraId="134367B3" w14:textId="77777777" w:rsidR="00A476D4" w:rsidRDefault="00A476D4" w:rsidP="007D293D">
      <w:pPr>
        <w:pStyle w:val="1Para"/>
        <w:keepNext/>
        <w:ind w:firstLine="0"/>
        <w:jc w:val="center"/>
      </w:pPr>
      <w:r>
        <w:rPr>
          <w:noProof/>
        </w:rPr>
        <w:lastRenderedPageBreak/>
        <w:drawing>
          <wp:inline distT="0" distB="0" distL="0" distR="0" wp14:anchorId="410368D8" wp14:editId="5F005229">
            <wp:extent cx="4232034" cy="3385628"/>
            <wp:effectExtent l="0" t="0" r="0" b="5715"/>
            <wp:docPr id="339703358"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703358" name="Picture 8" descr="A screenshot of a graph&#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1218" cy="3400975"/>
                    </a:xfrm>
                    <a:prstGeom prst="rect">
                      <a:avLst/>
                    </a:prstGeom>
                    <a:noFill/>
                    <a:ln>
                      <a:noFill/>
                    </a:ln>
                  </pic:spPr>
                </pic:pic>
              </a:graphicData>
            </a:graphic>
          </wp:inline>
        </w:drawing>
      </w:r>
    </w:p>
    <w:p w14:paraId="7FE416F6" w14:textId="46660C34" w:rsidR="00A476D4" w:rsidRDefault="00A476D4" w:rsidP="007D293D">
      <w:pPr>
        <w:pStyle w:val="Caption"/>
        <w:jc w:val="center"/>
      </w:pPr>
      <w:bookmarkStart w:id="21" w:name="_Ref193280863"/>
      <w:r>
        <w:t xml:space="preserve">Figure </w:t>
      </w:r>
      <w:fldSimple w:instr=" SEQ Figure \* ARABIC ">
        <w:r w:rsidR="004F1B36">
          <w:rPr>
            <w:noProof/>
          </w:rPr>
          <w:t>8</w:t>
        </w:r>
      </w:fldSimple>
      <w:bookmarkEnd w:id="21"/>
      <w:r>
        <w:t>- Confusion Matrix for YOLO with Upgraded ROI detection, Experiment #2</w:t>
      </w:r>
    </w:p>
    <w:p w14:paraId="08148ED0" w14:textId="77777777" w:rsidR="00A476D4" w:rsidRDefault="00A476D4" w:rsidP="007D293D">
      <w:pPr>
        <w:jc w:val="both"/>
      </w:pPr>
    </w:p>
    <w:p w14:paraId="3D52B6E0" w14:textId="77777777" w:rsidR="009B2BAD" w:rsidRDefault="009B2BAD" w:rsidP="007D293D">
      <w:pPr>
        <w:keepNext/>
        <w:jc w:val="center"/>
      </w:pPr>
      <w:r w:rsidRPr="009B2BAD">
        <w:rPr>
          <w:noProof/>
        </w:rPr>
        <w:drawing>
          <wp:inline distT="0" distB="0" distL="0" distR="0" wp14:anchorId="783126E8" wp14:editId="1FA839DE">
            <wp:extent cx="2242065" cy="3454088"/>
            <wp:effectExtent l="0" t="0" r="6350" b="0"/>
            <wp:docPr id="20182673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53874" cy="3472280"/>
                    </a:xfrm>
                    <a:prstGeom prst="rect">
                      <a:avLst/>
                    </a:prstGeom>
                    <a:noFill/>
                    <a:ln>
                      <a:noFill/>
                    </a:ln>
                  </pic:spPr>
                </pic:pic>
              </a:graphicData>
            </a:graphic>
          </wp:inline>
        </w:drawing>
      </w:r>
    </w:p>
    <w:p w14:paraId="732BDCA6" w14:textId="2FCB539A" w:rsidR="00A476D4" w:rsidRPr="00A476D4" w:rsidRDefault="009B2BAD" w:rsidP="007D293D">
      <w:pPr>
        <w:pStyle w:val="Caption"/>
        <w:jc w:val="center"/>
      </w:pPr>
      <w:bookmarkStart w:id="22" w:name="_Ref193280883"/>
      <w:r>
        <w:t xml:space="preserve">Table </w:t>
      </w:r>
      <w:fldSimple w:instr=" SEQ Table \* ARABIC ">
        <w:r w:rsidR="004F1B36">
          <w:rPr>
            <w:noProof/>
          </w:rPr>
          <w:t>3</w:t>
        </w:r>
      </w:fldSimple>
      <w:bookmarkEnd w:id="22"/>
      <w:r>
        <w:t xml:space="preserve">- </w:t>
      </w:r>
      <w:r w:rsidRPr="00AF6373">
        <w:t>Results Table for ViT with YOLO</w:t>
      </w:r>
      <w:r>
        <w:t xml:space="preserve"> and upgraded ROI detection,</w:t>
      </w:r>
      <w:r w:rsidRPr="00AF6373">
        <w:t xml:space="preserve"> Experiment </w:t>
      </w:r>
      <w:r>
        <w:t>#2</w:t>
      </w:r>
    </w:p>
    <w:p w14:paraId="1B500290" w14:textId="696441CB" w:rsidR="00A476D4" w:rsidRDefault="00A476D4" w:rsidP="007D293D">
      <w:pPr>
        <w:pStyle w:val="1Para"/>
        <w:ind w:firstLine="0"/>
        <w:jc w:val="both"/>
      </w:pPr>
      <w:r>
        <w:lastRenderedPageBreak/>
        <w:t>Looking at the confusion matrices,</w:t>
      </w:r>
      <w:r w:rsidR="00764F67" w:rsidRPr="00764F67">
        <w:t xml:space="preserve"> </w:t>
      </w:r>
      <w:r w:rsidR="00764F67">
        <w:fldChar w:fldCharType="begin"/>
      </w:r>
      <w:r w:rsidR="00764F67">
        <w:instrText xml:space="preserve"> REF _Ref193280863 \h </w:instrText>
      </w:r>
      <w:r w:rsidR="007D293D">
        <w:instrText xml:space="preserve"> \* MERGEFORMAT </w:instrText>
      </w:r>
      <w:r w:rsidR="00764F67">
        <w:fldChar w:fldCharType="separate"/>
      </w:r>
      <w:r w:rsidR="00764F67">
        <w:t xml:space="preserve">Figure </w:t>
      </w:r>
      <w:r w:rsidR="00764F67">
        <w:rPr>
          <w:noProof/>
        </w:rPr>
        <w:t>8</w:t>
      </w:r>
      <w:r w:rsidR="00764F67">
        <w:fldChar w:fldCharType="end"/>
      </w:r>
      <w:r>
        <w:t xml:space="preserve"> shows a more concentrated diagonal pattern compared to </w:t>
      </w:r>
      <w:r w:rsidR="00764F67">
        <w:fldChar w:fldCharType="begin"/>
      </w:r>
      <w:r w:rsidR="00764F67">
        <w:instrText xml:space="preserve"> REF _Ref190948135 \h </w:instrText>
      </w:r>
      <w:r w:rsidR="007D293D">
        <w:instrText xml:space="preserve"> \* MERGEFORMAT </w:instrText>
      </w:r>
      <w:r w:rsidR="00764F67">
        <w:fldChar w:fldCharType="separate"/>
      </w:r>
      <w:r w:rsidR="00764F67">
        <w:t xml:space="preserve">Figure </w:t>
      </w:r>
      <w:r w:rsidR="00764F67">
        <w:rPr>
          <w:noProof/>
        </w:rPr>
        <w:t>6</w:t>
      </w:r>
      <w:r w:rsidR="00764F67">
        <w:fldChar w:fldCharType="end"/>
      </w:r>
      <w:r>
        <w:t xml:space="preserve">, indicating better classification performance across all categories. In contrast, the previous </w:t>
      </w:r>
      <w:r w:rsidR="00764F67">
        <w:t xml:space="preserve">experiment </w:t>
      </w:r>
      <w:r>
        <w:t xml:space="preserve">suffered from significant confusion between classes, particularly in categories like dyed-lifted-polyps, esophagitis, normal-cecum, and polyps, where a </w:t>
      </w:r>
      <w:r w:rsidR="00764F67">
        <w:t xml:space="preserve">substantial number </w:t>
      </w:r>
      <w:r>
        <w:t>of samples were misclassified.</w:t>
      </w:r>
    </w:p>
    <w:p w14:paraId="1325FE00" w14:textId="6D72D55B" w:rsidR="00A476D4" w:rsidRDefault="00A476D4" w:rsidP="007D293D">
      <w:pPr>
        <w:pStyle w:val="1Para"/>
        <w:ind w:firstLine="0"/>
        <w:jc w:val="both"/>
      </w:pPr>
      <w:r>
        <w:t xml:space="preserve">From a class-wise perspective, the precision, recall, and F1-score values in </w:t>
      </w:r>
      <w:r w:rsidR="0041562D">
        <w:fldChar w:fldCharType="begin"/>
      </w:r>
      <w:r w:rsidR="0041562D">
        <w:instrText xml:space="preserve"> REF _Ref193280883 \h </w:instrText>
      </w:r>
      <w:r w:rsidR="007D293D">
        <w:instrText xml:space="preserve"> \* MERGEFORMAT </w:instrText>
      </w:r>
      <w:r w:rsidR="0041562D">
        <w:fldChar w:fldCharType="separate"/>
      </w:r>
      <w:r w:rsidR="0041562D">
        <w:t xml:space="preserve">Table </w:t>
      </w:r>
      <w:r w:rsidR="0041562D">
        <w:rPr>
          <w:noProof/>
        </w:rPr>
        <w:t>3</w:t>
      </w:r>
      <w:r w:rsidR="0041562D">
        <w:fldChar w:fldCharType="end"/>
      </w:r>
      <w:r w:rsidR="0041562D">
        <w:t xml:space="preserve"> </w:t>
      </w:r>
      <w:r>
        <w:t xml:space="preserve">reveal that </w:t>
      </w:r>
      <w:r w:rsidR="0041562D">
        <w:t xml:space="preserve">in experiment 2, the model </w:t>
      </w:r>
      <w:r>
        <w:t>achieves better recall and precision for most categories. Notably, dyed-lifted-polyps, normal-cecum, and polyps show significant improvements in recall compared to</w:t>
      </w:r>
      <w:r w:rsidR="0041562D">
        <w:t xml:space="preserve"> experiment 1</w:t>
      </w:r>
      <w:r>
        <w:t xml:space="preserve"> </w:t>
      </w:r>
      <w:r w:rsidR="0041562D">
        <w:t>(</w:t>
      </w:r>
      <w:r w:rsidR="0041562D">
        <w:fldChar w:fldCharType="begin"/>
      </w:r>
      <w:r w:rsidR="0041562D">
        <w:instrText xml:space="preserve"> REF _Ref190948158 \h </w:instrText>
      </w:r>
      <w:r w:rsidR="007D293D">
        <w:instrText xml:space="preserve"> \* MERGEFORMAT </w:instrText>
      </w:r>
      <w:r w:rsidR="0041562D">
        <w:fldChar w:fldCharType="separate"/>
      </w:r>
      <w:r w:rsidR="0041562D">
        <w:t xml:space="preserve">Table </w:t>
      </w:r>
      <w:r w:rsidR="0041562D">
        <w:rPr>
          <w:noProof/>
        </w:rPr>
        <w:t>2</w:t>
      </w:r>
      <w:r w:rsidR="0041562D">
        <w:fldChar w:fldCharType="end"/>
      </w:r>
      <w:r w:rsidR="0041562D">
        <w:t>)</w:t>
      </w:r>
      <w:r>
        <w:t xml:space="preserve">, meaning the model is correctly identifying more true positive cases for these classes. Additionally, esophagitis and polyps, which had poor recall values in </w:t>
      </w:r>
      <w:r w:rsidR="0041562D">
        <w:t>experiment 1 (</w:t>
      </w:r>
      <w:r w:rsidR="0041562D">
        <w:fldChar w:fldCharType="begin"/>
      </w:r>
      <w:r w:rsidR="0041562D">
        <w:instrText xml:space="preserve"> REF _Ref190948158 \h </w:instrText>
      </w:r>
      <w:r w:rsidR="007D293D">
        <w:instrText xml:space="preserve"> \* MERGEFORMAT </w:instrText>
      </w:r>
      <w:r w:rsidR="0041562D">
        <w:fldChar w:fldCharType="separate"/>
      </w:r>
      <w:r w:rsidR="0041562D">
        <w:t xml:space="preserve">Table </w:t>
      </w:r>
      <w:r w:rsidR="0041562D">
        <w:rPr>
          <w:noProof/>
        </w:rPr>
        <w:t>2</w:t>
      </w:r>
      <w:r w:rsidR="0041562D">
        <w:fldChar w:fldCharType="end"/>
      </w:r>
      <w:r w:rsidR="0041562D">
        <w:t>)</w:t>
      </w:r>
      <w:r>
        <w:t>, have improved</w:t>
      </w:r>
      <w:r w:rsidR="0041562D">
        <w:t xml:space="preserve"> significantly</w:t>
      </w:r>
      <w:r>
        <w:t xml:space="preserve"> in </w:t>
      </w:r>
      <w:r w:rsidR="0041562D">
        <w:t>experiment 2 (</w:t>
      </w:r>
      <w:r w:rsidR="0041562D">
        <w:fldChar w:fldCharType="begin"/>
      </w:r>
      <w:r w:rsidR="0041562D">
        <w:instrText xml:space="preserve"> REF _Ref193280883 \h </w:instrText>
      </w:r>
      <w:r w:rsidR="007D293D">
        <w:instrText xml:space="preserve"> \* MERGEFORMAT </w:instrText>
      </w:r>
      <w:r w:rsidR="0041562D">
        <w:fldChar w:fldCharType="separate"/>
      </w:r>
      <w:r w:rsidR="0041562D">
        <w:t xml:space="preserve">Table </w:t>
      </w:r>
      <w:r w:rsidR="0041562D">
        <w:rPr>
          <w:noProof/>
        </w:rPr>
        <w:t>3</w:t>
      </w:r>
      <w:r w:rsidR="0041562D">
        <w:fldChar w:fldCharType="end"/>
      </w:r>
      <w:r w:rsidR="0041562D">
        <w:t>)</w:t>
      </w:r>
      <w:r>
        <w:t>, indicating a reduction in false negatives.</w:t>
      </w:r>
    </w:p>
    <w:p w14:paraId="6927094D" w14:textId="09EA49E2" w:rsidR="00A476D4" w:rsidRDefault="0041562D" w:rsidP="007D293D">
      <w:pPr>
        <w:pStyle w:val="1Para"/>
        <w:ind w:firstLine="0"/>
        <w:jc w:val="both"/>
      </w:pPr>
      <w:r>
        <w:fldChar w:fldCharType="begin"/>
      </w:r>
      <w:r>
        <w:instrText xml:space="preserve"> REF _Ref193280883 \h </w:instrText>
      </w:r>
      <w:r w:rsidR="007D293D">
        <w:instrText xml:space="preserve"> \* MERGEFORMAT </w:instrText>
      </w:r>
      <w:r>
        <w:fldChar w:fldCharType="separate"/>
      </w:r>
      <w:r>
        <w:t xml:space="preserve">Table </w:t>
      </w:r>
      <w:r>
        <w:rPr>
          <w:noProof/>
        </w:rPr>
        <w:t>3</w:t>
      </w:r>
      <w:r>
        <w:fldChar w:fldCharType="end"/>
      </w:r>
      <w:r>
        <w:t xml:space="preserve"> </w:t>
      </w:r>
      <w:r w:rsidR="00A476D4">
        <w:t xml:space="preserve">highlights that the previous model struggled particularly with classes such as normal-cecum and ulcerative-colitis, where recall values were low. In contrast, the results in </w:t>
      </w:r>
      <w:r>
        <w:fldChar w:fldCharType="begin"/>
      </w:r>
      <w:r>
        <w:instrText xml:space="preserve"> REF _Ref193280883 \h </w:instrText>
      </w:r>
      <w:r w:rsidR="007D293D">
        <w:instrText xml:space="preserve"> \* MERGEFORMAT </w:instrText>
      </w:r>
      <w:r>
        <w:fldChar w:fldCharType="separate"/>
      </w:r>
      <w:r>
        <w:t xml:space="preserve">Table </w:t>
      </w:r>
      <w:r>
        <w:rPr>
          <w:noProof/>
        </w:rPr>
        <w:t>3</w:t>
      </w:r>
      <w:r>
        <w:fldChar w:fldCharType="end"/>
      </w:r>
      <w:r>
        <w:t xml:space="preserve"> </w:t>
      </w:r>
      <w:r w:rsidR="00A476D4">
        <w:t>show that ulcerative-colitis now has a recall of 92.5%, and normal-cecum has improved significantly. This confirms that the ROI-based YOLO model is more effective in capturing key features for classification.</w:t>
      </w:r>
    </w:p>
    <w:p w14:paraId="25610B69" w14:textId="1C801C89" w:rsidR="00592142" w:rsidRDefault="0041562D" w:rsidP="007D293D">
      <w:pPr>
        <w:pStyle w:val="1Para"/>
        <w:ind w:firstLine="0"/>
        <w:jc w:val="both"/>
      </w:pPr>
      <w:r>
        <w:t xml:space="preserve">Our </w:t>
      </w:r>
      <w:r w:rsidR="00A476D4">
        <w:t>upgraded ROI</w:t>
      </w:r>
      <w:r>
        <w:t xml:space="preserve"> detection helps the </w:t>
      </w:r>
      <w:r w:rsidR="00A476D4">
        <w:t xml:space="preserve">model </w:t>
      </w:r>
      <w:r>
        <w:t xml:space="preserve">from experiment 2 </w:t>
      </w:r>
      <w:r w:rsidR="00A476D4">
        <w:t>outperform the previous</w:t>
      </w:r>
      <w:r>
        <w:t xml:space="preserve"> experiment 1 version in</w:t>
      </w:r>
      <w:r w:rsidR="00A476D4">
        <w:t xml:space="preserve"> recal</w:t>
      </w:r>
      <w:r>
        <w:t>l</w:t>
      </w:r>
      <w:r w:rsidR="00A476D4">
        <w:t xml:space="preserve"> and precision. The improved confusion matrix and classification report in </w:t>
      </w:r>
      <w:r>
        <w:fldChar w:fldCharType="begin"/>
      </w:r>
      <w:r>
        <w:instrText xml:space="preserve"> REF _Ref193280863 \h </w:instrText>
      </w:r>
      <w:r w:rsidR="007D293D">
        <w:instrText xml:space="preserve"> \* MERGEFORMAT </w:instrText>
      </w:r>
      <w:r>
        <w:fldChar w:fldCharType="separate"/>
      </w:r>
      <w:r>
        <w:t xml:space="preserve">Figure </w:t>
      </w:r>
      <w:r>
        <w:rPr>
          <w:noProof/>
        </w:rPr>
        <w:t>8</w:t>
      </w:r>
      <w:r>
        <w:fldChar w:fldCharType="end"/>
      </w:r>
      <w:r>
        <w:t xml:space="preserve"> </w:t>
      </w:r>
      <w:r w:rsidR="00A476D4">
        <w:t xml:space="preserve">and </w:t>
      </w:r>
      <w:r>
        <w:fldChar w:fldCharType="begin"/>
      </w:r>
      <w:r>
        <w:instrText xml:space="preserve"> REF _Ref193280883 \h </w:instrText>
      </w:r>
      <w:r w:rsidR="007D293D">
        <w:instrText xml:space="preserve"> \* MERGEFORMAT </w:instrText>
      </w:r>
      <w:r>
        <w:fldChar w:fldCharType="separate"/>
      </w:r>
      <w:r>
        <w:t xml:space="preserve">Table </w:t>
      </w:r>
      <w:r>
        <w:rPr>
          <w:noProof/>
        </w:rPr>
        <w:t>3</w:t>
      </w:r>
      <w:r>
        <w:fldChar w:fldCharType="end"/>
      </w:r>
      <w:r>
        <w:t xml:space="preserve"> </w:t>
      </w:r>
      <w:r w:rsidR="00A476D4">
        <w:t xml:space="preserve">suggest that </w:t>
      </w:r>
      <w:r>
        <w:t>being the ROI extraction the main YOLO technique that changed, that it was the most significant in</w:t>
      </w:r>
      <w:r w:rsidR="00A476D4">
        <w:t xml:space="preserve"> allow</w:t>
      </w:r>
      <w:r>
        <w:t>ing</w:t>
      </w:r>
      <w:r w:rsidR="00A476D4">
        <w:t xml:space="preserve"> the model to focus on the most relevant image regions, leading to better feature representation and classification performance.</w:t>
      </w:r>
      <w:r>
        <w:t xml:space="preserve"> I specifically attribute this to the added auto canning function which allows the model to dynamically adjust the canning parameters on an image-to-image basis. This in turn helps a lot due to the large variety of content seen on the IBD images which require</w:t>
      </w:r>
      <w:r w:rsidR="00295328">
        <w:t>s</w:t>
      </w:r>
      <w:r>
        <w:t xml:space="preserve"> different values for edge detection </w:t>
      </w:r>
      <w:r w:rsidR="00295328">
        <w:t xml:space="preserve">to appropriately choose regions of interesting </w:t>
      </w:r>
      <w:r>
        <w:t xml:space="preserve">depending of the </w:t>
      </w:r>
      <w:r w:rsidR="00295328">
        <w:t>type of image (</w:t>
      </w:r>
      <w:r>
        <w:t>label</w:t>
      </w:r>
      <w:r w:rsidR="00295328">
        <w:t>s) it is seeing at the time</w:t>
      </w:r>
      <w:r>
        <w:t xml:space="preserve">. </w:t>
      </w:r>
    </w:p>
    <w:p w14:paraId="6AEF89E4" w14:textId="55E3BD5C" w:rsidR="008B526D" w:rsidRPr="00592142" w:rsidRDefault="00592142" w:rsidP="007D293D">
      <w:pPr>
        <w:pStyle w:val="Heading2"/>
        <w:numPr>
          <w:ilvl w:val="1"/>
          <w:numId w:val="60"/>
        </w:numPr>
        <w:jc w:val="both"/>
      </w:pPr>
      <w:r>
        <w:br w:type="page"/>
      </w:r>
      <w:r>
        <w:lastRenderedPageBreak/>
        <w:t>What if I used Adaptive Transformers?</w:t>
      </w:r>
    </w:p>
    <w:p w14:paraId="38282516" w14:textId="1E850E49" w:rsidR="00901D7E" w:rsidRDefault="00901D7E" w:rsidP="007D293D">
      <w:pPr>
        <w:pStyle w:val="1Para"/>
        <w:jc w:val="both"/>
      </w:pPr>
      <w:r>
        <w:t>Adaptive Transformers are a type of model that dynamically adjust their computational effort during inference based on the complexity of the input. The goal is to make deep learning models more efficient by skipping unnecessary computations for simpler inputs while still maintaining high accuracy for complex ones. So, in other words “adapting” the computations according to the current “needs” depending on the inputs.</w:t>
      </w:r>
      <w:r w:rsidR="00790BF8">
        <w:t xml:space="preserve"> While not used in transformers, this concept of adaptive computations for neural networks was first introduced by applying it to recurrent neural networks </w:t>
      </w:r>
      <w:r w:rsidR="00790BF8">
        <w:fldChar w:fldCharType="begin"/>
      </w:r>
      <w:r w:rsidR="00790BF8">
        <w:instrText xml:space="preserve"> ADDIN ZOTERO_ITEM CSL_CITATION {"citationID":"bdcc3aBG","properties":{"formattedCitation":"[18]","plainCitation":"[18]","noteIndex":0},"citationItems":[{"id":190,"uris":["http://zotero.org/users/12366619/items/N5EAMQFH"],"itemData":{"id":190,"type":"article","abstract":"This paper introduces Adaptive Computation Time (ACT), an algorithm that allows recurrent neural networks to learn how many computational steps to take between receiving an input and emitting an output. ACT requires minimal changes to the network architecture, is deterministic and differentiable, and does not add any noise to the parameter gradients. Experimental results are provided for four synthetic problems: determining the parity of binary vectors, applying binary logic operations, adding integers, and sorting real numbers. Overall, performance is dramatically improved by the use of ACT, which successfully adapts the number of computational steps to the requirements of the problem. We also present character-level language modelling results on the Hutter prize Wikipedia dataset. In this case ACT does not yield large gains in performance; however it does provide intriguing insight into the structure of the data, with more computation allocated to harder-to-predict transitions, such as spaces between words and ends of sentences. This suggests that ACT or other adaptive computation methods could provide a generic method for inferring segment boundaries in sequence data.","DOI":"10.48550/arXiv.1603.08983","note":"arXiv:1603.08983 [cs]","number":"arXiv:1603.08983","publisher":"arXiv","source":"arXiv.org","title":"Adaptive Computation Time for Recurrent Neural Networks","URL":"http://arxiv.org/abs/1603.08983","author":[{"family":"Graves","given":"Alex"}],"accessed":{"date-parts":[["2025",3,25]]},"issued":{"date-parts":[["2017",2,21]]}}}],"schema":"https://github.com/citation-style-language/schema/raw/master/csl-citation.json"} </w:instrText>
      </w:r>
      <w:r w:rsidR="00790BF8">
        <w:fldChar w:fldCharType="separate"/>
      </w:r>
      <w:r w:rsidR="00790BF8" w:rsidRPr="00790BF8">
        <w:rPr>
          <w:rFonts w:cs="Arial"/>
        </w:rPr>
        <w:t>[18]</w:t>
      </w:r>
      <w:r w:rsidR="00790BF8">
        <w:fldChar w:fldCharType="end"/>
      </w:r>
      <w:r w:rsidR="00790BF8">
        <w:t>.</w:t>
      </w:r>
    </w:p>
    <w:p w14:paraId="7397E763" w14:textId="58EE0666" w:rsidR="00901D7E" w:rsidRDefault="00901D7E" w:rsidP="007D293D">
      <w:pPr>
        <w:pStyle w:val="1Para"/>
        <w:jc w:val="both"/>
      </w:pPr>
      <w:r>
        <w:t>The way they work is by introducing mechanisms that allow the model to process different parts of an input sequence with varying levels of computational depth. This is typically achieved through techniques like Adaptive Depth, which means that instead of always processing all layers of a Transformer, the model can decide when to stop early for certain tokens or sequences, reducing unnecessary computation. There is also Adaptive Width which makes it so that some approaches selectively prune attention heads or reduce the number of active neurons in feedforward layers, depending on input complexity or by using Token-wise Adaptation so that the model can process different tokens within the same sequence at different depths, allowing simpler tokens to be handled with fewer computations while more complex ones receive deeper processing.</w:t>
      </w:r>
    </w:p>
    <w:p w14:paraId="40241917" w14:textId="4C62704B" w:rsidR="00592142" w:rsidRDefault="00790BF8" w:rsidP="007D293D">
      <w:pPr>
        <w:pStyle w:val="1Para"/>
        <w:jc w:val="both"/>
      </w:pPr>
      <w:r>
        <w:t>We use</w:t>
      </w:r>
      <w:r w:rsidR="00901D7E">
        <w:t xml:space="preserve"> a technique where each token dynamically selects the number of transformer layers it needs to pass through</w:t>
      </w:r>
      <w:r w:rsidR="001169E4">
        <w:t xml:space="preserve"> introduced originally by </w:t>
      </w:r>
      <w:r w:rsidR="001169E4" w:rsidRPr="001169E4">
        <w:t>Fan et al., 2019</w:t>
      </w:r>
      <w:r w:rsidR="001169E4">
        <w:t xml:space="preserve"> </w:t>
      </w:r>
      <w:r w:rsidR="001169E4">
        <w:fldChar w:fldCharType="begin"/>
      </w:r>
      <w:r w:rsidR="001169E4">
        <w:instrText xml:space="preserve"> ADDIN ZOTERO_ITEM CSL_CITATION {"citationID":"Xo4k9B1d","properties":{"formattedCitation":"[19]","plainCitation":"[19]","noteIndex":0},"citationItems":[{"id":193,"uris":["http://zotero.org/users/12366619/items/5M86FSJV"],"itemData":{"id":193,"type":"article","abstract":"Overparameterized transformer networks have obtained state of the art results in various natural language processing tasks, such as machine translation, language modeling, and question answering. These models contain hundreds of millions of parameters, necessitating a large amount of computation and making them prone to overfitting. In this work, we explore LayerDrop, a form of structured dropout, which has a regularization effect during training and allows for efficient pruning at inference time. In particular, we show that it is possible to select sub-networks of any depth from one large network without having to finetune them and with limited impact on performance. We demonstrate the effectiveness of our approach by improving the state of the art on machine translation, language modeling, summarization, question answering, and language understanding benchmarks. Moreover, we show that our approach leads to small BERT-like models of higher quality compared to training from scratch or using distillation.","DOI":"10.48550/arXiv.1909.11556","note":"arXiv:1909.11556 [cs]","number":"arXiv:1909.11556","publisher":"arXiv","source":"arXiv.org","title":"Reducing Transformer Depth on Demand with Structured Dropout","URL":"http://arxiv.org/abs/1909.11556","author":[{"family":"Fan","given":"Angela"},{"family":"Grave","given":"Edouard"},{"family":"Joulin","given":"Armand"}],"accessed":{"date-parts":[["2025",3,25]]},"issued":{"date-parts":[["2019",9,25]]}}}],"schema":"https://github.com/citation-style-language/schema/raw/master/csl-citation.json"} </w:instrText>
      </w:r>
      <w:r w:rsidR="001169E4">
        <w:fldChar w:fldCharType="separate"/>
      </w:r>
      <w:r w:rsidR="001169E4" w:rsidRPr="001169E4">
        <w:rPr>
          <w:rFonts w:cs="Arial"/>
        </w:rPr>
        <w:t>[19]</w:t>
      </w:r>
      <w:r w:rsidR="001169E4">
        <w:fldChar w:fldCharType="end"/>
      </w:r>
      <w:r w:rsidR="001169E4">
        <w:t xml:space="preserve"> and then used again and perfected for Vision Transformers on AdaViT by </w:t>
      </w:r>
      <w:r w:rsidR="001169E4" w:rsidRPr="001169E4">
        <w:t>Meng et al., 2021</w:t>
      </w:r>
      <w:r w:rsidR="001169E4">
        <w:t xml:space="preserve"> </w:t>
      </w:r>
      <w:r w:rsidR="001169E4">
        <w:fldChar w:fldCharType="begin"/>
      </w:r>
      <w:r w:rsidR="001169E4">
        <w:instrText xml:space="preserve"> ADDIN ZOTERO_ITEM CSL_CITATION {"citationID":"1nijIY8t","properties":{"formattedCitation":"[20]","plainCitation":"[20]","noteIndex":0},"citationItems":[{"id":187,"uris":["http://zotero.org/users/12366619/items/RT7YGEAU"],"itemData":{"id":187,"type":"article","abstract":"Built on top of self-attention mechanisms, vision transformers have demonstrated remarkable performance on a variety of vision tasks recently. While achieving excellent performance, they still require relatively intensive computational cost that scales up drastically as the numbers of patches, self-attention heads and transformer blocks increase. In this paper, we argue that due to the large variations among images, their need for modeling long-range dependencies between patches differ. To this end, we introduce AdaViT, an adaptive computation framework that learns to derive usage policies on which patches, self-attention heads and transformer blocks to use throughout the backbone on a per-input basis, aiming to improve inference efficiency of vision transformers with a minimal drop of accuracy for image recognition. Optimized jointly with a transformer backbone in an end-to-end manner, a light-weight decision network is attached to the backbone to produce decisions on-the-fly. Extensive experiments on ImageNet demonstrate that our method obtains more than 2x improvement on efficiency compared to state-of-the-art vision transformers with only 0.8% drop of accuracy, achieving good efficiency/accuracy trade-offs conditioned on different computational budgets. We further conduct quantitative and qualitative analysis on learned usage polices and provide more insights on the redundancy in vision transformers.","DOI":"10.48550/arXiv.2111.15668","note":"arXiv:2111.15668 [cs]","number":"arXiv:2111.15668","publisher":"arXiv","source":"arXiv.org","title":"AdaViT: Adaptive Vision Transformers for Efficient Image Recognition","title-short":"AdaViT","URL":"http://arxiv.org/abs/2111.15668","author":[{"family":"Meng","given":"Lingchen"},{"family":"Li","given":"Hengduo"},{"family":"Chen","given":"Bor-Chun"},{"family":"Lan","given":"Shiyi"},{"family":"Wu","given":"Zuxuan"},{"family":"Jiang","given":"Yu-Gang"},{"family":"Lim","given":"Ser-Nam"}],"accessed":{"date-parts":[["2025",3,25]]},"issued":{"date-parts":[["2021",11,30]]}}}],"schema":"https://github.com/citation-style-language/schema/raw/master/csl-citation.json"} </w:instrText>
      </w:r>
      <w:r w:rsidR="001169E4">
        <w:fldChar w:fldCharType="separate"/>
      </w:r>
      <w:r w:rsidR="001169E4" w:rsidRPr="001169E4">
        <w:rPr>
          <w:rFonts w:cs="Arial"/>
        </w:rPr>
        <w:t>[20]</w:t>
      </w:r>
      <w:r w:rsidR="001169E4">
        <w:fldChar w:fldCharType="end"/>
      </w:r>
      <w:r w:rsidR="001169E4">
        <w:t xml:space="preserve"> this technique </w:t>
      </w:r>
      <w:r w:rsidR="00901D7E">
        <w:t>enables efficient inference without compromising accuracy. By leveraging token-level early exiting, the model avoids redundant computations while still processing difficult cases fully. This is particularly useful for long-sequence tasks where uniform depth processing can be inefficient.</w:t>
      </w:r>
      <w:r w:rsidR="001169E4">
        <w:t xml:space="preserve"> In theory, these techniques </w:t>
      </w:r>
      <w:r w:rsidR="00901D7E">
        <w:t xml:space="preserve">provide a way to make Transformers more computationally efficient without sacrificing performance. </w:t>
      </w:r>
    </w:p>
    <w:p w14:paraId="64CAAEFD" w14:textId="79D37062" w:rsidR="00BB0808" w:rsidRDefault="00BB0808" w:rsidP="007D293D">
      <w:pPr>
        <w:pStyle w:val="1Para"/>
        <w:jc w:val="both"/>
      </w:pPr>
      <w:r>
        <w:t xml:space="preserve">For our experiment this time we largely base our model on the example set </w:t>
      </w:r>
      <w:r w:rsidR="007E26C7">
        <w:t>on</w:t>
      </w:r>
      <w:r>
        <w:t xml:space="preserve"> </w:t>
      </w:r>
      <w:r w:rsidR="007E26C7">
        <w:fldChar w:fldCharType="begin"/>
      </w:r>
      <w:r w:rsidR="007E26C7">
        <w:instrText xml:space="preserve"> ADDIN ZOTERO_ITEM CSL_CITATION {"citationID":"BCAk8kf3","properties":{"formattedCitation":"[20]","plainCitation":"[20]","noteIndex":0},"citationItems":[{"id":187,"uris":["http://zotero.org/users/12366619/items/RT7YGEAU"],"itemData":{"id":187,"type":"article","abstract":"Built on top of self-attention mechanisms, vision transformers have demonstrated remarkable performance on a variety of vision tasks recently. While achieving excellent performance, they still require relatively intensive computational cost that scales up drastically as the numbers of patches, self-attention heads and transformer blocks increase. In this paper, we argue that due to the large variations among images, their need for modeling long-range dependencies between patches differ. To this end, we introduce AdaViT, an adaptive computation framework that learns to derive usage policies on which patches, self-attention heads and transformer blocks to use throughout the backbone on a per-input basis, aiming to improve inference efficiency of vision transformers with a minimal drop of accuracy for image recognition. Optimized jointly with a transformer backbone in an end-to-end manner, a light-weight decision network is attached to the backbone to produce decisions on-the-fly. Extensive experiments on ImageNet demonstrate that our method obtains more than 2x improvement on efficiency compared to state-of-the-art vision transformers with only 0.8% drop of accuracy, achieving good efficiency/accuracy trade-offs conditioned on different computational budgets. We further conduct quantitative and qualitative analysis on learned usage polices and provide more insights on the redundancy in vision transformers.","DOI":"10.48550/arXiv.2111.15668","note":"arXiv:2111.15668 [cs]","number":"arXiv:2111.15668","publisher":"arXiv","source":"arXiv.org","title":"AdaViT: Adaptive Vision Transformers for Efficient Image Recognition","title-short":"AdaViT","URL":"http://arxiv.org/abs/2111.15668","author":[{"family":"Meng","given":"Lingchen"},{"family":"Li","given":"Hengduo"},{"family":"Chen","given":"Bor-Chun"},{"family":"Lan","given":"Shiyi"},{"family":"Wu","given":"Zuxuan"},{"family":"Jiang","given":"Yu-Gang"},{"family":"Lim","given":"Ser-Nam"}],"accessed":{"date-parts":[["2025",3,25]]},"issued":{"date-parts":[["2021",11,30]]}}}],"schema":"https://github.com/citation-style-language/schema/raw/master/csl-citation.json"} </w:instrText>
      </w:r>
      <w:r w:rsidR="007E26C7">
        <w:fldChar w:fldCharType="separate"/>
      </w:r>
      <w:r w:rsidR="007E26C7" w:rsidRPr="007E26C7">
        <w:rPr>
          <w:rFonts w:cs="Arial"/>
        </w:rPr>
        <w:t>[20]</w:t>
      </w:r>
      <w:r w:rsidR="007E26C7">
        <w:fldChar w:fldCharType="end"/>
      </w:r>
      <w:r w:rsidR="007E26C7">
        <w:t xml:space="preserve">, </w:t>
      </w:r>
      <w:r w:rsidR="002D7636">
        <w:t xml:space="preserve">we will go over the main classes that contain all the “bells and whistles” of experimental model. </w:t>
      </w:r>
      <w:r w:rsidR="00FA0893">
        <w:t>First,</w:t>
      </w:r>
      <w:r w:rsidR="002D7636">
        <w:t xml:space="preserve"> we have the </w:t>
      </w:r>
      <w:r w:rsidR="0084604C">
        <w:t>Policy</w:t>
      </w:r>
      <w:r w:rsidR="00FA0893">
        <w:t xml:space="preserve">Network, a small neural network that evaluates the importance of each token; As seen in </w:t>
      </w:r>
      <w:r w:rsidR="00FA0893">
        <w:fldChar w:fldCharType="begin"/>
      </w:r>
      <w:r w:rsidR="00FA0893">
        <w:instrText xml:space="preserve"> REF _Ref194244384 \h </w:instrText>
      </w:r>
      <w:r w:rsidR="007D293D">
        <w:instrText xml:space="preserve"> \* MERGEFORMAT </w:instrText>
      </w:r>
      <w:r w:rsidR="00FA0893">
        <w:fldChar w:fldCharType="separate"/>
      </w:r>
      <w:r w:rsidR="00FA0893">
        <w:t xml:space="preserve">Algorithm </w:t>
      </w:r>
      <w:r w:rsidR="00FA0893">
        <w:rPr>
          <w:noProof/>
        </w:rPr>
        <w:t>5</w:t>
      </w:r>
      <w:r w:rsidR="00FA0893">
        <w:fldChar w:fldCharType="end"/>
      </w:r>
      <w:r w:rsidR="00FA0893">
        <w:t xml:space="preserve">, it takes token embeddings as input and projects them to a lower dimension (policy_dim). Applies a ReLU activation and then </w:t>
      </w:r>
      <w:r w:rsidR="00FA0893">
        <w:lastRenderedPageBreak/>
        <w:t>projects back to a single value. It then applies the second layer which uses the sigmoid activation produces scores between 0 and 1, indicating token importance. Higher scores mean the token contains more valuable information. The PolicyNetwork is crucial because it's the "decision maker" that determines which tokens to keep and which to discard.</w:t>
      </w:r>
    </w:p>
    <w:p w14:paraId="6A7045B3" w14:textId="702ED996" w:rsidR="00FA0893" w:rsidRDefault="00FA0893" w:rsidP="00FA0893">
      <w:pPr>
        <w:pStyle w:val="1Para"/>
        <w:keepNext/>
        <w:ind w:firstLine="0"/>
        <w:jc w:val="center"/>
      </w:pPr>
      <w:r w:rsidRPr="00FA0893">
        <w:rPr>
          <w:noProof/>
        </w:rPr>
        <w:drawing>
          <wp:inline distT="0" distB="0" distL="0" distR="0" wp14:anchorId="66C6666A" wp14:editId="7600251D">
            <wp:extent cx="2999105" cy="1246381"/>
            <wp:effectExtent l="0" t="0" r="0" b="0"/>
            <wp:docPr id="950855737"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855737" name="Picture 1" descr="A black text on a white background&#10;&#10;AI-generated content may be incorrect."/>
                    <pic:cNvPicPr/>
                  </pic:nvPicPr>
                  <pic:blipFill>
                    <a:blip r:embed="rId22"/>
                    <a:stretch>
                      <a:fillRect/>
                    </a:stretch>
                  </pic:blipFill>
                  <pic:spPr>
                    <a:xfrm>
                      <a:off x="0" y="0"/>
                      <a:ext cx="3011688" cy="1251610"/>
                    </a:xfrm>
                    <a:prstGeom prst="rect">
                      <a:avLst/>
                    </a:prstGeom>
                  </pic:spPr>
                </pic:pic>
              </a:graphicData>
            </a:graphic>
          </wp:inline>
        </w:drawing>
      </w:r>
    </w:p>
    <w:p w14:paraId="46184C9C" w14:textId="5E8E960A" w:rsidR="00FA0893" w:rsidRDefault="00FA0893" w:rsidP="00FA0893">
      <w:pPr>
        <w:pStyle w:val="Caption"/>
        <w:jc w:val="center"/>
      </w:pPr>
      <w:bookmarkStart w:id="23" w:name="_Ref194244384"/>
      <w:r>
        <w:t xml:space="preserve">Algorithm </w:t>
      </w:r>
      <w:fldSimple w:instr=" SEQ Algorithm \* ARABIC ">
        <w:r w:rsidR="00291FE1">
          <w:rPr>
            <w:noProof/>
          </w:rPr>
          <w:t>5</w:t>
        </w:r>
      </w:fldSimple>
      <w:bookmarkEnd w:id="23"/>
      <w:r>
        <w:t>- PolicyNetwork</w:t>
      </w:r>
    </w:p>
    <w:p w14:paraId="1861A97E" w14:textId="21773B4B" w:rsidR="00270AAB" w:rsidRDefault="00270AAB" w:rsidP="004C22D4">
      <w:pPr>
        <w:ind w:firstLine="720"/>
        <w:jc w:val="both"/>
      </w:pPr>
      <w:r w:rsidRPr="00270AAB">
        <w:rPr>
          <w:noProof/>
        </w:rPr>
        <w:drawing>
          <wp:anchor distT="0" distB="0" distL="114300" distR="114300" simplePos="0" relativeHeight="251684864" behindDoc="0" locked="0" layoutInCell="1" allowOverlap="1" wp14:anchorId="7D0D1632" wp14:editId="3202BE0A">
            <wp:simplePos x="0" y="0"/>
            <wp:positionH relativeFrom="margin">
              <wp:align>center</wp:align>
            </wp:positionH>
            <wp:positionV relativeFrom="paragraph">
              <wp:posOffset>2154555</wp:posOffset>
            </wp:positionV>
            <wp:extent cx="3200400" cy="2659380"/>
            <wp:effectExtent l="0" t="0" r="0" b="7620"/>
            <wp:wrapTopAndBottom/>
            <wp:docPr id="193800952"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00952" name="Picture 1" descr="A screenshot of a computer program&#10;&#10;AI-generated content may be incorrect."/>
                    <pic:cNvPicPr/>
                  </pic:nvPicPr>
                  <pic:blipFill>
                    <a:blip r:embed="rId23"/>
                    <a:stretch>
                      <a:fillRect/>
                    </a:stretch>
                  </pic:blipFill>
                  <pic:spPr>
                    <a:xfrm>
                      <a:off x="0" y="0"/>
                      <a:ext cx="3200400" cy="2659380"/>
                    </a:xfrm>
                    <a:prstGeom prst="rect">
                      <a:avLst/>
                    </a:prstGeom>
                  </pic:spPr>
                </pic:pic>
              </a:graphicData>
            </a:graphic>
            <wp14:sizeRelH relativeFrom="margin">
              <wp14:pctWidth>0</wp14:pctWidth>
            </wp14:sizeRelH>
            <wp14:sizeRelV relativeFrom="margin">
              <wp14:pctHeight>0</wp14:pctHeight>
            </wp14:sizeRelV>
          </wp:anchor>
        </w:drawing>
      </w:r>
      <w:r>
        <w:t xml:space="preserve">Then we have the AdaptiveAttention class as it can be seen in </w:t>
      </w:r>
      <w:r>
        <w:fldChar w:fldCharType="begin"/>
      </w:r>
      <w:r>
        <w:instrText xml:space="preserve"> REF _Ref194245774 \h  \* MERGEFORMAT </w:instrText>
      </w:r>
      <w:r>
        <w:fldChar w:fldCharType="separate"/>
      </w:r>
      <w:r>
        <w:t xml:space="preserve">Algorithm </w:t>
      </w:r>
      <w:r>
        <w:rPr>
          <w:noProof/>
        </w:rPr>
        <w:t>6</w:t>
      </w:r>
      <w:r>
        <w:fldChar w:fldCharType="end"/>
      </w:r>
      <w:r>
        <w:t xml:space="preserve">; This combines standard self-attention first introduced by </w:t>
      </w:r>
      <w:proofErr w:type="spellStart"/>
      <w:r w:rsidRPr="00270AAB">
        <w:t>Bahdanau</w:t>
      </w:r>
      <w:proofErr w:type="spellEnd"/>
      <w:r w:rsidRPr="00270AAB">
        <w:t xml:space="preserve"> et al., 2016</w:t>
      </w:r>
      <w:r>
        <w:t xml:space="preserve"> </w:t>
      </w:r>
      <w:r>
        <w:fldChar w:fldCharType="begin"/>
      </w:r>
      <w:r>
        <w:instrText xml:space="preserve"> ADDIN ZOTERO_ITEM CSL_CITATION {"citationID":"yeHf09mN","properties":{"formattedCitation":"[21]","plainCitation":"[21]","noteIndex":0},"citationItems":[{"id":55,"uris":["http://zotero.org/users/12366619/items/LK3NP6TN"],"itemData":{"id":55,"type":"article","abstract":"Neural machine translation is a recently proposed approach to machine translation. Unlike the traditional statistical machine translation, the neural machine translation aims at building a single neural network that can be jointly tuned to maximize the translation performance. The models proposed recently for neural machine translation often belong to a family of encoder-decoders and consists of an encoder that encodes a source sentence into a fixed-length vector from which a decoder generates a translation. In this paper, we conjecture that the use of a fixed-length vector is a bottleneck in improving the performance of this basic encoder-decoder architecture, and propose to extend this by allowing a model to automatically (soft-)search for parts of a source sentence that are relevant to predicting a target word, without having to form these parts as a hard segment explicitly. With this new approach, we achieve a translation performance comparable to the existing state-of-the-art phrase-based system on the task of English-to-French translation. Furthermore, qualitative analysis reveals that the (soft-)alignments found by the model agree well with our intuition.","note":"arXiv:1409.0473 [cs, stat]","number":"arXiv:1409.0473","publisher":"arXiv","source":"arXiv.org","title":"Neural Machine Translation by Jointly Learning to Align and Translate","URL":"http://arxiv.org/abs/1409.0473","author":[{"family":"Bahdanau","given":"Dzmitry"},{"family":"Cho","given":"Kyunghyun"},{"family":"Bengio","given":"Yoshua"}],"accessed":{"date-parts":[["2023",11,26]]},"issued":{"date-parts":[["2016",5,19]]}}}],"schema":"https://github.com/citation-style-language/schema/raw/master/csl-citation.json"} </w:instrText>
      </w:r>
      <w:r>
        <w:fldChar w:fldCharType="separate"/>
      </w:r>
      <w:r w:rsidRPr="00270AAB">
        <w:rPr>
          <w:rFonts w:cs="Arial"/>
        </w:rPr>
        <w:t>[21]</w:t>
      </w:r>
      <w:r>
        <w:fldChar w:fldCharType="end"/>
      </w:r>
      <w:r>
        <w:t xml:space="preserve">, with dynamic token selection. First, it uses the PolicyNetwork described in </w:t>
      </w:r>
      <w:r>
        <w:fldChar w:fldCharType="begin"/>
      </w:r>
      <w:r>
        <w:instrText xml:space="preserve"> REF _Ref194244384 \h  \* MERGEFORMAT </w:instrText>
      </w:r>
      <w:r>
        <w:fldChar w:fldCharType="separate"/>
      </w:r>
      <w:r>
        <w:t xml:space="preserve">Algorithm </w:t>
      </w:r>
      <w:r>
        <w:rPr>
          <w:noProof/>
        </w:rPr>
        <w:t>5</w:t>
      </w:r>
      <w:r>
        <w:fldChar w:fldCharType="end"/>
      </w:r>
      <w:r>
        <w:t xml:space="preserve"> to score all tokens (except the CLS token) then it determines how many tokens to keep based on a threshold (typically 0.5). Then it processes all tokens in parallel through standard self-attention by computing queries, keys and values. After attention is computed, it creates a mask to select only the most important tokens. The CLS token is always retained regardless of its score. This is where the adaptive pruning happens by deciding which tokens are important enough to continue through the network.</w:t>
      </w:r>
      <w:r w:rsidRPr="00270AAB">
        <w:t xml:space="preserve"> </w:t>
      </w:r>
    </w:p>
    <w:p w14:paraId="5CD0A40D" w14:textId="6B082476" w:rsidR="00270AAB" w:rsidRDefault="00270AAB" w:rsidP="00270AAB">
      <w:pPr>
        <w:keepNext/>
        <w:jc w:val="center"/>
      </w:pPr>
    </w:p>
    <w:p w14:paraId="7BEC51BD" w14:textId="51851155" w:rsidR="00270AAB" w:rsidRDefault="00270AAB" w:rsidP="00270AAB">
      <w:pPr>
        <w:pStyle w:val="Caption"/>
        <w:jc w:val="center"/>
      </w:pPr>
      <w:bookmarkStart w:id="24" w:name="_Ref194245774"/>
      <w:r>
        <w:t xml:space="preserve">Algorithm </w:t>
      </w:r>
      <w:fldSimple w:instr=" SEQ Algorithm \* ARABIC ">
        <w:r w:rsidR="00291FE1">
          <w:rPr>
            <w:noProof/>
          </w:rPr>
          <w:t>6</w:t>
        </w:r>
      </w:fldSimple>
      <w:bookmarkEnd w:id="24"/>
      <w:r>
        <w:t>- AdaptiveAttention</w:t>
      </w:r>
    </w:p>
    <w:p w14:paraId="384F2478" w14:textId="22A8735F" w:rsidR="003136EA" w:rsidRPr="003136EA" w:rsidRDefault="004C22D4" w:rsidP="004C22D4">
      <w:pPr>
        <w:ind w:firstLine="720"/>
        <w:jc w:val="both"/>
      </w:pPr>
      <w:r>
        <w:lastRenderedPageBreak/>
        <w:t xml:space="preserve">Then we have the Multi-Layer Perceptron (MLP) which is a type of artificial neural network composed of multiple layers of neurons. It consists of at least three layers an Input Layer which receives input features, a Hidden layer or layers that perform computations and feature transformations using activation functions such as ReLU, Sigmoid and Tanh and finally an output Layer that produces the final prediction or classification </w:t>
      </w:r>
      <w:r>
        <w:fldChar w:fldCharType="begin"/>
      </w:r>
      <w:r>
        <w:instrText xml:space="preserve"> ADDIN ZOTERO_ITEM CSL_CITATION {"citationID":"L1bM2xmn","properties":{"formattedCitation":"[22, pp. 168\\uc0\\u8211{}170]","plainCitation":"[22, pp. 168–170]","noteIndex":0},"citationItems":[{"id":201,"uris":["http://zotero.org/users/12366619/items/I5XC6RD9"],"itemData":{"id":201,"type":"book","publisher":"MIT Press","title":"Deep Learning","author":[{"family":"Goodfellow","given":"Ian"},{"family":"Bengio","given":"Yoshua"},{"family":"Courville","given":"Aaron"}],"issued":{"date-parts":[["2016"]]}},"locator":"168–170","label":"page"}],"schema":"https://github.com/citation-style-language/schema/raw/master/csl-citation.json"} </w:instrText>
      </w:r>
      <w:r>
        <w:fldChar w:fldCharType="separate"/>
      </w:r>
      <w:r w:rsidRPr="004C22D4">
        <w:rPr>
          <w:rFonts w:cs="Arial"/>
        </w:rPr>
        <w:t>[22, pp. 168–170]</w:t>
      </w:r>
      <w:r>
        <w:fldChar w:fldCharType="end"/>
      </w:r>
      <w:r>
        <w:t>.</w:t>
      </w:r>
      <w:r w:rsidR="003136EA" w:rsidRPr="003136EA">
        <w:t>This is a standard feed-forward network used in transformers</w:t>
      </w:r>
      <w:r>
        <w:t xml:space="preserve">. How works in practice can be seen in </w:t>
      </w:r>
      <w:r>
        <w:fldChar w:fldCharType="begin"/>
      </w:r>
      <w:r>
        <w:instrText xml:space="preserve"> REF _Ref194255391 \h  \* MERGEFORMAT </w:instrText>
      </w:r>
      <w:r>
        <w:fldChar w:fldCharType="separate"/>
      </w:r>
      <w:r>
        <w:t xml:space="preserve">Algorithm </w:t>
      </w:r>
      <w:r>
        <w:rPr>
          <w:noProof/>
        </w:rPr>
        <w:t>7</w:t>
      </w:r>
      <w:r>
        <w:fldChar w:fldCharType="end"/>
      </w:r>
      <w:r>
        <w:t xml:space="preserve">, it </w:t>
      </w:r>
      <w:r w:rsidR="003136EA" w:rsidRPr="003136EA">
        <w:t xml:space="preserve">projects the input to a higher dimension, applies a GELU activation function, and then projects </w:t>
      </w:r>
      <w:proofErr w:type="spellStart"/>
      <w:r w:rsidR="003136EA" w:rsidRPr="003136EA">
        <w:t>backDropout</w:t>
      </w:r>
      <w:proofErr w:type="spellEnd"/>
      <w:r w:rsidR="003136EA" w:rsidRPr="003136EA">
        <w:t xml:space="preserve"> is applied for regularization</w:t>
      </w:r>
      <w:r>
        <w:t>, this</w:t>
      </w:r>
      <w:r w:rsidR="003136EA" w:rsidRPr="003136EA">
        <w:t xml:space="preserve"> </w:t>
      </w:r>
      <w:r>
        <w:t>MLP</w:t>
      </w:r>
      <w:r w:rsidR="003136EA" w:rsidRPr="003136EA">
        <w:t xml:space="preserve"> processes tokens after they've been filtered by </w:t>
      </w:r>
      <w:r>
        <w:t>the AdaptiveAttention class.</w:t>
      </w:r>
    </w:p>
    <w:p w14:paraId="50F225E9" w14:textId="77777777" w:rsidR="004C22D4" w:rsidRDefault="004C22D4" w:rsidP="004C22D4">
      <w:pPr>
        <w:keepNext/>
        <w:jc w:val="center"/>
      </w:pPr>
      <w:r w:rsidRPr="004C22D4">
        <w:rPr>
          <w:noProof/>
        </w:rPr>
        <w:drawing>
          <wp:inline distT="0" distB="0" distL="0" distR="0" wp14:anchorId="5B586C22" wp14:editId="2DE4A887">
            <wp:extent cx="2648320" cy="1362265"/>
            <wp:effectExtent l="0" t="0" r="0" b="9525"/>
            <wp:docPr id="1255384699" name="Picture 1" descr="A black and whit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384699" name="Picture 1" descr="A black and white text on a white background&#10;&#10;AI-generated content may be incorrect."/>
                    <pic:cNvPicPr/>
                  </pic:nvPicPr>
                  <pic:blipFill>
                    <a:blip r:embed="rId24"/>
                    <a:stretch>
                      <a:fillRect/>
                    </a:stretch>
                  </pic:blipFill>
                  <pic:spPr>
                    <a:xfrm>
                      <a:off x="0" y="0"/>
                      <a:ext cx="2648320" cy="1362265"/>
                    </a:xfrm>
                    <a:prstGeom prst="rect">
                      <a:avLst/>
                    </a:prstGeom>
                  </pic:spPr>
                </pic:pic>
              </a:graphicData>
            </a:graphic>
          </wp:inline>
        </w:drawing>
      </w:r>
    </w:p>
    <w:p w14:paraId="37F19ACD" w14:textId="6BC63D7E" w:rsidR="003136EA" w:rsidRDefault="004C22D4" w:rsidP="004C22D4">
      <w:pPr>
        <w:pStyle w:val="Caption"/>
        <w:jc w:val="center"/>
      </w:pPr>
      <w:bookmarkStart w:id="25" w:name="_Ref194255391"/>
      <w:r>
        <w:t xml:space="preserve">Algorithm </w:t>
      </w:r>
      <w:fldSimple w:instr=" SEQ Algorithm \* ARABIC ">
        <w:r w:rsidR="00291FE1">
          <w:rPr>
            <w:noProof/>
          </w:rPr>
          <w:t>7</w:t>
        </w:r>
      </w:fldSimple>
      <w:bookmarkEnd w:id="25"/>
      <w:r>
        <w:t>- Multi Layer Perceptron</w:t>
      </w:r>
    </w:p>
    <w:p w14:paraId="2460FC7F" w14:textId="4A21DB36" w:rsidR="004C22D4" w:rsidRDefault="00B939F9" w:rsidP="00D61D3C">
      <w:pPr>
        <w:ind w:firstLine="720"/>
      </w:pPr>
      <w:r>
        <w:t xml:space="preserve">The patch embedding layer </w:t>
      </w:r>
      <w:r w:rsidR="00ED158B">
        <w:t xml:space="preserve">seen in </w:t>
      </w:r>
      <w:r w:rsidR="00ED158B">
        <w:fldChar w:fldCharType="begin"/>
      </w:r>
      <w:r w:rsidR="00ED158B">
        <w:instrText xml:space="preserve"> REF _Ref194257461 \h </w:instrText>
      </w:r>
      <w:r w:rsidR="00ED158B">
        <w:fldChar w:fldCharType="separate"/>
      </w:r>
      <w:r w:rsidR="00ED158B">
        <w:t xml:space="preserve">Algorithm </w:t>
      </w:r>
      <w:r w:rsidR="00ED158B">
        <w:rPr>
          <w:noProof/>
        </w:rPr>
        <w:t>8</w:t>
      </w:r>
      <w:r w:rsidR="00ED158B">
        <w:fldChar w:fldCharType="end"/>
      </w:r>
      <w:r w:rsidR="00ED158B">
        <w:t xml:space="preserve"> </w:t>
      </w:r>
      <w:r>
        <w:t xml:space="preserve">converts an image into tokens, </w:t>
      </w:r>
      <w:r w:rsidR="00ED158B">
        <w:t>it</w:t>
      </w:r>
      <w:r>
        <w:t xml:space="preserve"> does this by using a convolutional layer with kernel and stride equal to the patch </w:t>
      </w:r>
      <w:r w:rsidR="00ED158B">
        <w:t>size. This</w:t>
      </w:r>
      <w:r>
        <w:t xml:space="preserve"> effectively divides the image into non-overlapping patches</w:t>
      </w:r>
      <w:r w:rsidR="00ED158B">
        <w:t xml:space="preserve">; </w:t>
      </w:r>
      <w:r>
        <w:t>Each patch is projected to the embedding dimension</w:t>
      </w:r>
      <w:r w:rsidR="00ED158B">
        <w:t xml:space="preserve">. </w:t>
      </w:r>
      <w:r>
        <w:t>The output is</w:t>
      </w:r>
      <w:r w:rsidR="00ED158B">
        <w:t xml:space="preserve"> then</w:t>
      </w:r>
      <w:r>
        <w:t xml:space="preserve"> reshaped to form a sequence of patch tokens</w:t>
      </w:r>
      <w:r w:rsidR="00ED158B">
        <w:t xml:space="preserve">. </w:t>
      </w:r>
      <w:r>
        <w:t>This is the first step in processing an image through the transformer.</w:t>
      </w:r>
    </w:p>
    <w:p w14:paraId="32A3C7F6" w14:textId="77777777" w:rsidR="002917B8" w:rsidRDefault="002917B8" w:rsidP="00B939F9"/>
    <w:p w14:paraId="275FDFA3" w14:textId="77777777" w:rsidR="00ED158B" w:rsidRDefault="004C22D4" w:rsidP="00ED158B">
      <w:pPr>
        <w:keepNext/>
        <w:jc w:val="center"/>
      </w:pPr>
      <w:r w:rsidRPr="004C22D4">
        <w:rPr>
          <w:noProof/>
        </w:rPr>
        <w:drawing>
          <wp:inline distT="0" distB="0" distL="0" distR="0" wp14:anchorId="374496F6" wp14:editId="4CC0FCA0">
            <wp:extent cx="4048690" cy="1238423"/>
            <wp:effectExtent l="0" t="0" r="0" b="0"/>
            <wp:docPr id="379596528" name="Picture 1" descr="A close-up of a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596528" name="Picture 1" descr="A close-up of a code&#10;&#10;AI-generated content may be incorrect."/>
                    <pic:cNvPicPr/>
                  </pic:nvPicPr>
                  <pic:blipFill>
                    <a:blip r:embed="rId25"/>
                    <a:stretch>
                      <a:fillRect/>
                    </a:stretch>
                  </pic:blipFill>
                  <pic:spPr>
                    <a:xfrm>
                      <a:off x="0" y="0"/>
                      <a:ext cx="4048690" cy="1238423"/>
                    </a:xfrm>
                    <a:prstGeom prst="rect">
                      <a:avLst/>
                    </a:prstGeom>
                  </pic:spPr>
                </pic:pic>
              </a:graphicData>
            </a:graphic>
          </wp:inline>
        </w:drawing>
      </w:r>
    </w:p>
    <w:p w14:paraId="5B6B0F03" w14:textId="69BE6360" w:rsidR="004C22D4" w:rsidRDefault="00ED158B" w:rsidP="00ED158B">
      <w:pPr>
        <w:pStyle w:val="Caption"/>
        <w:jc w:val="center"/>
      </w:pPr>
      <w:bookmarkStart w:id="26" w:name="_Ref194257461"/>
      <w:r>
        <w:t xml:space="preserve">Algorithm </w:t>
      </w:r>
      <w:fldSimple w:instr=" SEQ Algorithm \* ARABIC ">
        <w:r w:rsidR="00291FE1">
          <w:rPr>
            <w:noProof/>
          </w:rPr>
          <w:t>8</w:t>
        </w:r>
      </w:fldSimple>
      <w:bookmarkEnd w:id="26"/>
      <w:r>
        <w:t xml:space="preserve">- </w:t>
      </w:r>
      <w:proofErr w:type="spellStart"/>
      <w:r>
        <w:t>PatchEmbed</w:t>
      </w:r>
      <w:proofErr w:type="spellEnd"/>
    </w:p>
    <w:p w14:paraId="03BF919B" w14:textId="77777777" w:rsidR="002917B8" w:rsidRDefault="002917B8" w:rsidP="002917B8"/>
    <w:p w14:paraId="5D5AEF4C" w14:textId="789185B2" w:rsidR="002917B8" w:rsidRDefault="00AF20EB" w:rsidP="00D61D3C">
      <w:pPr>
        <w:ind w:firstLine="720"/>
        <w:jc w:val="both"/>
      </w:pPr>
      <w:r>
        <w:lastRenderedPageBreak/>
        <w:t xml:space="preserve">The </w:t>
      </w:r>
      <w:proofErr w:type="spellStart"/>
      <w:r w:rsidR="00801045">
        <w:t>AdaptiveBlock</w:t>
      </w:r>
      <w:proofErr w:type="spellEnd"/>
      <w:r w:rsidR="00801045">
        <w:t xml:space="preserve"> </w:t>
      </w:r>
      <w:r>
        <w:t xml:space="preserve">Class seen in </w:t>
      </w:r>
      <w:r>
        <w:fldChar w:fldCharType="begin"/>
      </w:r>
      <w:r>
        <w:instrText xml:space="preserve"> REF _Ref194257985 \h  \* MERGEFORMAT </w:instrText>
      </w:r>
      <w:r>
        <w:fldChar w:fldCharType="separate"/>
      </w:r>
      <w:r>
        <w:t xml:space="preserve">Algorithm </w:t>
      </w:r>
      <w:r>
        <w:rPr>
          <w:noProof/>
        </w:rPr>
        <w:t>9</w:t>
      </w:r>
      <w:r>
        <w:fldChar w:fldCharType="end"/>
      </w:r>
      <w:r>
        <w:t xml:space="preserve">, </w:t>
      </w:r>
      <w:r w:rsidR="00801045">
        <w:t>is a complete transformer block with dynamic token pruning</w:t>
      </w:r>
      <w:r>
        <w:t xml:space="preserve">. It works by </w:t>
      </w:r>
      <w:r w:rsidR="00801045">
        <w:t>appl</w:t>
      </w:r>
      <w:r>
        <w:t>ying</w:t>
      </w:r>
      <w:r w:rsidR="00801045">
        <w:t xml:space="preserve"> layer normalization and adaptive attention</w:t>
      </w:r>
      <w:r>
        <w:t xml:space="preserve"> then b</w:t>
      </w:r>
      <w:r w:rsidR="00801045">
        <w:t xml:space="preserve">ased on the </w:t>
      </w:r>
      <w:proofErr w:type="spellStart"/>
      <w:r w:rsidR="00801045">
        <w:t>keep_mask</w:t>
      </w:r>
      <w:proofErr w:type="spellEnd"/>
      <w:r>
        <w:t xml:space="preserve"> value</w:t>
      </w:r>
      <w:r w:rsidR="00801045">
        <w:t xml:space="preserve"> from</w:t>
      </w:r>
      <w:r>
        <w:t xml:space="preserve"> </w:t>
      </w:r>
      <w:r>
        <w:fldChar w:fldCharType="begin"/>
      </w:r>
      <w:r>
        <w:instrText xml:space="preserve"> REF _Ref194245774 \h  \* MERGEFORMAT </w:instrText>
      </w:r>
      <w:r>
        <w:fldChar w:fldCharType="separate"/>
      </w:r>
      <w:r>
        <w:t xml:space="preserve">Algorithm </w:t>
      </w:r>
      <w:r>
        <w:rPr>
          <w:noProof/>
        </w:rPr>
        <w:t>6</w:t>
      </w:r>
      <w:r>
        <w:fldChar w:fldCharType="end"/>
      </w:r>
      <w:r w:rsidR="00801045">
        <w:t>, it filters out less important tokens</w:t>
      </w:r>
      <w:r>
        <w:t xml:space="preserve">. </w:t>
      </w:r>
      <w:r w:rsidR="00801045">
        <w:t xml:space="preserve">It then processes the </w:t>
      </w:r>
      <w:r>
        <w:t>filtered</w:t>
      </w:r>
      <w:r w:rsidR="00801045">
        <w:t xml:space="preserve"> set of tokens through another layer normalization and </w:t>
      </w:r>
      <w:r>
        <w:t xml:space="preserve">the MLP from </w:t>
      </w:r>
      <w:r>
        <w:fldChar w:fldCharType="begin"/>
      </w:r>
      <w:r>
        <w:instrText xml:space="preserve"> REF _Ref194255391 \h  \* MERGEFORMAT </w:instrText>
      </w:r>
      <w:r>
        <w:fldChar w:fldCharType="separate"/>
      </w:r>
      <w:r>
        <w:t xml:space="preserve">Algorithm </w:t>
      </w:r>
      <w:r>
        <w:rPr>
          <w:noProof/>
        </w:rPr>
        <w:t>7</w:t>
      </w:r>
      <w:r>
        <w:fldChar w:fldCharType="end"/>
      </w:r>
      <w:r>
        <w:t xml:space="preserve">. </w:t>
      </w:r>
      <w:r w:rsidR="00801045">
        <w:t>The block</w:t>
      </w:r>
      <w:r>
        <w:t xml:space="preserve"> then</w:t>
      </w:r>
      <w:r w:rsidR="00801045">
        <w:t xml:space="preserve"> tracks and returns the token retention ratio for monitoring</w:t>
      </w:r>
      <w:r>
        <w:t xml:space="preserve">. </w:t>
      </w:r>
      <w:r w:rsidR="00801045">
        <w:t>As tokens pass through multiple blocks, their number progressively decreases.</w:t>
      </w:r>
    </w:p>
    <w:p w14:paraId="548C6626" w14:textId="77777777" w:rsidR="002917B8" w:rsidRDefault="002917B8" w:rsidP="002917B8">
      <w:pPr>
        <w:keepNext/>
        <w:jc w:val="center"/>
      </w:pPr>
      <w:r w:rsidRPr="002917B8">
        <w:rPr>
          <w:noProof/>
        </w:rPr>
        <w:drawing>
          <wp:inline distT="0" distB="0" distL="0" distR="0" wp14:anchorId="0FD832F4" wp14:editId="767E2A9B">
            <wp:extent cx="4001058" cy="2896004"/>
            <wp:effectExtent l="0" t="0" r="0" b="0"/>
            <wp:docPr id="244977893"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977893" name="Picture 1" descr="A screenshot of a computer program&#10;&#10;AI-generated content may be incorrect."/>
                    <pic:cNvPicPr/>
                  </pic:nvPicPr>
                  <pic:blipFill>
                    <a:blip r:embed="rId26"/>
                    <a:stretch>
                      <a:fillRect/>
                    </a:stretch>
                  </pic:blipFill>
                  <pic:spPr>
                    <a:xfrm>
                      <a:off x="0" y="0"/>
                      <a:ext cx="4001058" cy="2896004"/>
                    </a:xfrm>
                    <a:prstGeom prst="rect">
                      <a:avLst/>
                    </a:prstGeom>
                  </pic:spPr>
                </pic:pic>
              </a:graphicData>
            </a:graphic>
          </wp:inline>
        </w:drawing>
      </w:r>
    </w:p>
    <w:p w14:paraId="58B9BB43" w14:textId="1E77CDE7" w:rsidR="002917B8" w:rsidRDefault="002917B8" w:rsidP="002917B8">
      <w:pPr>
        <w:pStyle w:val="Caption"/>
        <w:jc w:val="center"/>
      </w:pPr>
      <w:bookmarkStart w:id="27" w:name="_Ref194257985"/>
      <w:r>
        <w:t xml:space="preserve">Algorithm </w:t>
      </w:r>
      <w:fldSimple w:instr=" SEQ Algorithm \* ARABIC ">
        <w:r w:rsidR="00291FE1">
          <w:rPr>
            <w:noProof/>
          </w:rPr>
          <w:t>9</w:t>
        </w:r>
      </w:fldSimple>
      <w:bookmarkEnd w:id="27"/>
      <w:r>
        <w:t xml:space="preserve">- </w:t>
      </w:r>
      <w:proofErr w:type="spellStart"/>
      <w:r>
        <w:t>AdaptiveBlock</w:t>
      </w:r>
      <w:proofErr w:type="spellEnd"/>
    </w:p>
    <w:p w14:paraId="49009B6F" w14:textId="77337E60" w:rsidR="00291FE1" w:rsidRDefault="0085128A" w:rsidP="00D61D3C">
      <w:pPr>
        <w:ind w:firstLine="720"/>
      </w:pPr>
      <w:r>
        <w:t xml:space="preserve">Finally we have the main class that combines all components this one is the AdaViT class, as seen on </w:t>
      </w:r>
      <w:r>
        <w:fldChar w:fldCharType="begin"/>
      </w:r>
      <w:r>
        <w:instrText xml:space="preserve"> REF _Ref194258932 \h </w:instrText>
      </w:r>
      <w:r>
        <w:fldChar w:fldCharType="separate"/>
      </w:r>
      <w:r>
        <w:t xml:space="preserve">Algorithm </w:t>
      </w:r>
      <w:r>
        <w:rPr>
          <w:noProof/>
        </w:rPr>
        <w:t>10</w:t>
      </w:r>
      <w:r>
        <w:fldChar w:fldCharType="end"/>
      </w:r>
      <w:r>
        <w:t xml:space="preserve">, named the same as its main inspiration </w:t>
      </w:r>
      <w:r>
        <w:fldChar w:fldCharType="begin"/>
      </w:r>
      <w:r>
        <w:instrText xml:space="preserve"> ADDIN ZOTERO_ITEM CSL_CITATION {"citationID":"n3SDid3s","properties":{"formattedCitation":"[20]","plainCitation":"[20]","noteIndex":0},"citationItems":[{"id":187,"uris":["http://zotero.org/users/12366619/items/RT7YGEAU"],"itemData":{"id":187,"type":"article","abstract":"Built on top of self-attention mechanisms, vision transformers have demonstrated remarkable performance on a variety of vision tasks recently. While achieving excellent performance, they still require relatively intensive computational cost that scales up drastically as the numbers of patches, self-attention heads and transformer blocks increase. In this paper, we argue that due to the large variations among images, their need for modeling long-range dependencies between patches differ. To this end, we introduce AdaViT, an adaptive computation framework that learns to derive usage policies on which patches, self-attention heads and transformer blocks to use throughout the backbone on a per-input basis, aiming to improve inference efficiency of vision transformers with a minimal drop of accuracy for image recognition. Optimized jointly with a transformer backbone in an end-to-end manner, a light-weight decision network is attached to the backbone to produce decisions on-the-fly. Extensive experiments on ImageNet demonstrate that our method obtains more than 2x improvement on efficiency compared to state-of-the-art vision transformers with only 0.8% drop of accuracy, achieving good efficiency/accuracy trade-offs conditioned on different computational budgets. We further conduct quantitative and qualitative analysis on learned usage polices and provide more insights on the redundancy in vision transformers.","DOI":"10.48550/arXiv.2111.15668","note":"arXiv:2111.15668 [cs]","number":"arXiv:2111.15668","publisher":"arXiv","source":"arXiv.org","title":"AdaViT: Adaptive Vision Transformers for Efficient Image Recognition","title-short":"AdaViT","URL":"http://arxiv.org/abs/2111.15668","author":[{"family":"Meng","given":"Lingchen"},{"family":"Li","given":"Hengduo"},{"family":"Chen","given":"Bor-Chun"},{"family":"Lan","given":"Shiyi"},{"family":"Wu","given":"Zuxuan"},{"family":"Jiang","given":"Yu-Gang"},{"family":"Lim","given":"Ser-Nam"}],"accessed":{"date-parts":[["2025",3,25]]},"issued":{"date-parts":[["2021",11,30]]}}}],"schema":"https://github.com/citation-style-language/schema/raw/master/csl-citation.json"} </w:instrText>
      </w:r>
      <w:r>
        <w:fldChar w:fldCharType="separate"/>
      </w:r>
      <w:r w:rsidRPr="0085128A">
        <w:rPr>
          <w:rFonts w:cs="Arial"/>
        </w:rPr>
        <w:t>[20]</w:t>
      </w:r>
      <w:r>
        <w:fldChar w:fldCharType="end"/>
      </w:r>
      <w:r>
        <w:t xml:space="preserve">. It initially converts the image to patch tokens using </w:t>
      </w:r>
      <w:proofErr w:type="spellStart"/>
      <w:r>
        <w:t>PatchEmbed</w:t>
      </w:r>
      <w:proofErr w:type="spellEnd"/>
      <w:r>
        <w:t xml:space="preserve"> from </w:t>
      </w:r>
      <w:r>
        <w:fldChar w:fldCharType="begin"/>
      </w:r>
      <w:r>
        <w:instrText xml:space="preserve"> REF _Ref194257461 \h </w:instrText>
      </w:r>
      <w:r>
        <w:fldChar w:fldCharType="separate"/>
      </w:r>
      <w:r>
        <w:t xml:space="preserve">Algorithm </w:t>
      </w:r>
      <w:r>
        <w:rPr>
          <w:noProof/>
        </w:rPr>
        <w:t>8</w:t>
      </w:r>
      <w:r>
        <w:fldChar w:fldCharType="end"/>
      </w:r>
      <w:r>
        <w:t xml:space="preserve">. And adds a class token and positional embeddings. It then progressively reduces the converted image tokes by passing them through a series of </w:t>
      </w:r>
      <w:proofErr w:type="spellStart"/>
      <w:r>
        <w:t>AdaptiveBlocks</w:t>
      </w:r>
      <w:proofErr w:type="spellEnd"/>
      <w:r>
        <w:t xml:space="preserve"> (See </w:t>
      </w:r>
      <w:r>
        <w:fldChar w:fldCharType="begin"/>
      </w:r>
      <w:r>
        <w:instrText xml:space="preserve"> REF _Ref194257985 \h </w:instrText>
      </w:r>
      <w:r>
        <w:fldChar w:fldCharType="separate"/>
      </w:r>
      <w:r>
        <w:t xml:space="preserve">Algorithm </w:t>
      </w:r>
      <w:r>
        <w:rPr>
          <w:noProof/>
        </w:rPr>
        <w:t>9</w:t>
      </w:r>
      <w:r>
        <w:fldChar w:fldCharType="end"/>
      </w:r>
      <w:r>
        <w:t>) each block may reduce the number of tokens depending on their importance. It also makes sure to keep track of token retention at each layer. Finally, it performs classification after all blocks by applying layer normalization then extracting the class token, which contains aggregated information. It uses a linear classifier to produce final predictions. The key innovation of Adaptive transformers is that as an image moves through the network, the number of tokens decreases, focusing computation only on the most important parts of the image</w:t>
      </w:r>
      <w:r w:rsidR="003A0BF8">
        <w:t>.</w:t>
      </w:r>
    </w:p>
    <w:p w14:paraId="35D5840C" w14:textId="77777777" w:rsidR="00291FE1" w:rsidRDefault="00291FE1" w:rsidP="00291FE1">
      <w:pPr>
        <w:keepNext/>
        <w:jc w:val="center"/>
      </w:pPr>
      <w:r w:rsidRPr="00291FE1">
        <w:rPr>
          <w:noProof/>
        </w:rPr>
        <w:lastRenderedPageBreak/>
        <w:drawing>
          <wp:inline distT="0" distB="0" distL="0" distR="0" wp14:anchorId="6E2C2C50" wp14:editId="5A829DF9">
            <wp:extent cx="4667901" cy="3886742"/>
            <wp:effectExtent l="0" t="0" r="0" b="0"/>
            <wp:docPr id="16979337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93376" name="Picture 1" descr="A screenshot of a computer program&#10;&#10;AI-generated content may be incorrect."/>
                    <pic:cNvPicPr/>
                  </pic:nvPicPr>
                  <pic:blipFill>
                    <a:blip r:embed="rId27"/>
                    <a:stretch>
                      <a:fillRect/>
                    </a:stretch>
                  </pic:blipFill>
                  <pic:spPr>
                    <a:xfrm>
                      <a:off x="0" y="0"/>
                      <a:ext cx="4667901" cy="3886742"/>
                    </a:xfrm>
                    <a:prstGeom prst="rect">
                      <a:avLst/>
                    </a:prstGeom>
                  </pic:spPr>
                </pic:pic>
              </a:graphicData>
            </a:graphic>
          </wp:inline>
        </w:drawing>
      </w:r>
    </w:p>
    <w:p w14:paraId="3EF4521A" w14:textId="428EE4E2" w:rsidR="00291FE1" w:rsidRDefault="00291FE1" w:rsidP="00291FE1">
      <w:pPr>
        <w:pStyle w:val="Caption"/>
        <w:jc w:val="center"/>
      </w:pPr>
      <w:bookmarkStart w:id="28" w:name="_Ref194258932"/>
      <w:r>
        <w:t xml:space="preserve">Algorithm </w:t>
      </w:r>
      <w:fldSimple w:instr=" SEQ Algorithm \* ARABIC ">
        <w:r>
          <w:rPr>
            <w:noProof/>
          </w:rPr>
          <w:t>10</w:t>
        </w:r>
      </w:fldSimple>
      <w:bookmarkEnd w:id="28"/>
      <w:r>
        <w:t>- AdaViT</w:t>
      </w:r>
    </w:p>
    <w:p w14:paraId="4187640C" w14:textId="777449FB" w:rsidR="004F1B36" w:rsidRDefault="003A0BF8" w:rsidP="00D61D3C">
      <w:pPr>
        <w:ind w:firstLine="720"/>
        <w:jc w:val="both"/>
      </w:pPr>
      <w:r>
        <w:t xml:space="preserve">That is how the adaptive transformers network designed for our experiment works, for the preprocessing of our dataset we do the same as we did in </w:t>
      </w:r>
      <w:r w:rsidR="00263B7B">
        <w:fldChar w:fldCharType="begin"/>
      </w:r>
      <w:r w:rsidR="00263B7B">
        <w:instrText xml:space="preserve"> REF _Ref193108149 \h </w:instrText>
      </w:r>
      <w:r w:rsidR="00D61D3C">
        <w:instrText xml:space="preserve"> \* MERGEFORMAT </w:instrText>
      </w:r>
      <w:r w:rsidR="00263B7B">
        <w:fldChar w:fldCharType="separate"/>
      </w:r>
      <w:r w:rsidR="00263B7B">
        <w:t xml:space="preserve">Algorithm </w:t>
      </w:r>
      <w:r w:rsidR="00263B7B">
        <w:rPr>
          <w:noProof/>
        </w:rPr>
        <w:t>1</w:t>
      </w:r>
      <w:r w:rsidR="00263B7B">
        <w:fldChar w:fldCharType="end"/>
      </w:r>
      <w:r w:rsidR="00263B7B">
        <w:t xml:space="preserve"> as in the end this is a ViT network and its image inputs are largely must be processed the same way.</w:t>
      </w:r>
      <w:r w:rsidR="00A458DB">
        <w:t xml:space="preserve"> After training, when evaluating the model, </w:t>
      </w:r>
      <w:r w:rsidR="004F1B36">
        <w:t>our results</w:t>
      </w:r>
      <w:r w:rsidR="00D61D3C">
        <w:t xml:space="preserve">, as seen in </w:t>
      </w:r>
      <w:r w:rsidR="00D61D3C">
        <w:fldChar w:fldCharType="begin"/>
      </w:r>
      <w:r w:rsidR="00D61D3C">
        <w:instrText xml:space="preserve"> REF _Ref194319750 \h </w:instrText>
      </w:r>
      <w:r w:rsidR="00D61D3C">
        <w:fldChar w:fldCharType="separate"/>
      </w:r>
      <w:r w:rsidR="00D61D3C">
        <w:t xml:space="preserve">Figure </w:t>
      </w:r>
      <w:r w:rsidR="00D61D3C">
        <w:rPr>
          <w:noProof/>
        </w:rPr>
        <w:t>9</w:t>
      </w:r>
      <w:r w:rsidR="00D61D3C">
        <w:fldChar w:fldCharType="end"/>
      </w:r>
      <w:r w:rsidR="00D61D3C">
        <w:t xml:space="preserve"> and </w:t>
      </w:r>
      <w:r w:rsidR="00D61D3C">
        <w:fldChar w:fldCharType="begin"/>
      </w:r>
      <w:r w:rsidR="00D61D3C">
        <w:instrText xml:space="preserve"> REF _Ref194319759 \h </w:instrText>
      </w:r>
      <w:r w:rsidR="00D61D3C">
        <w:fldChar w:fldCharType="separate"/>
      </w:r>
      <w:r w:rsidR="00D61D3C">
        <w:t xml:space="preserve">Table </w:t>
      </w:r>
      <w:r w:rsidR="00D61D3C">
        <w:rPr>
          <w:noProof/>
        </w:rPr>
        <w:t>4</w:t>
      </w:r>
      <w:r w:rsidR="00D61D3C">
        <w:fldChar w:fldCharType="end"/>
      </w:r>
      <w:r w:rsidR="00D61D3C">
        <w:t xml:space="preserve">, </w:t>
      </w:r>
      <w:r w:rsidR="004F1B36">
        <w:t>highlight the performance of our model applied to our IBD labels as classes, with precision, recall, and F1-score serving as key evaluation metrics same as the previous experiments we have done. Among the best-performing classes, normal pylorus stands out with an F1-score of 0.9452, reflecting high accuracy in both identifying and distinguishing it from other categories. Normal cecum also performs well, with a balanced precision of 0.8741 and recall of 0.8278, suggesting that the model can reliably classify this condition with minimal misclassification. These strong performances indicate that the model is particularly effective at recognizing certain normal anatomical structures.</w:t>
      </w:r>
    </w:p>
    <w:p w14:paraId="7323C9F1" w14:textId="61114489" w:rsidR="004F1B36" w:rsidRDefault="004F1B36" w:rsidP="00D61D3C">
      <w:pPr>
        <w:ind w:firstLine="720"/>
        <w:jc w:val="both"/>
      </w:pPr>
      <w:r>
        <w:t xml:space="preserve">In contrast, esophagitis emerges as the weakest class in terms of classification, with an F1-score of 0.7313 and a recall of just 0.6447. This suggests that many true cases of esophagitis were misclassified, potentially due to similarities with other classes or an </w:t>
      </w:r>
      <w:r>
        <w:lastRenderedPageBreak/>
        <w:t>imbalance in training data. Similarly, polyps and ulcerative colitis exhibit moderate classification performance, with F1-scores of 0.6753 and 0.6920, respectively. These scores indicate room for improvement in how the model differentiates these conditions from others, which may be critical for medical decision-making.</w:t>
      </w:r>
    </w:p>
    <w:p w14:paraId="0B8BA8CE" w14:textId="698A4B8C" w:rsidR="004F1B36" w:rsidRDefault="004F1B36" w:rsidP="00D61D3C">
      <w:pPr>
        <w:ind w:firstLine="720"/>
        <w:jc w:val="both"/>
      </w:pPr>
      <w:r>
        <w:t>The macro and weighted averages further reinforce the overall trends observed in individual classes. The macro average F1-score of 0.739 suggests that, on average, the model performs reasonably well across all categories. However, the weighted average F1-score of 0.756 indicates that more frequently occurring classes might be classified more accurately than rarer ones. Meanwhile, the overall accuracy of 76.2% demonstrates that while the model performs well, certain conditions are more challenging to distinguish.</w:t>
      </w:r>
    </w:p>
    <w:p w14:paraId="685D1D02" w14:textId="43BFD14F" w:rsidR="002917B8" w:rsidRDefault="004F1B36" w:rsidP="00D61D3C">
      <w:pPr>
        <w:ind w:firstLine="720"/>
        <w:jc w:val="both"/>
      </w:pPr>
      <w:r>
        <w:rPr>
          <w:noProof/>
        </w:rPr>
        <mc:AlternateContent>
          <mc:Choice Requires="wps">
            <w:drawing>
              <wp:anchor distT="0" distB="0" distL="114300" distR="114300" simplePos="0" relativeHeight="251688960" behindDoc="0" locked="0" layoutInCell="1" allowOverlap="1" wp14:anchorId="7ADA70C3" wp14:editId="566A4456">
                <wp:simplePos x="0" y="0"/>
                <wp:positionH relativeFrom="margin">
                  <wp:posOffset>-209550</wp:posOffset>
                </wp:positionH>
                <wp:positionV relativeFrom="paragraph">
                  <wp:posOffset>5004435</wp:posOffset>
                </wp:positionV>
                <wp:extent cx="1904365" cy="635"/>
                <wp:effectExtent l="0" t="0" r="635" b="8255"/>
                <wp:wrapTopAndBottom/>
                <wp:docPr id="1015173158" name="Text Box 1"/>
                <wp:cNvGraphicFramePr/>
                <a:graphic xmlns:a="http://schemas.openxmlformats.org/drawingml/2006/main">
                  <a:graphicData uri="http://schemas.microsoft.com/office/word/2010/wordprocessingShape">
                    <wps:wsp>
                      <wps:cNvSpPr txBox="1"/>
                      <wps:spPr>
                        <a:xfrm>
                          <a:off x="0" y="0"/>
                          <a:ext cx="1904365" cy="635"/>
                        </a:xfrm>
                        <a:prstGeom prst="rect">
                          <a:avLst/>
                        </a:prstGeom>
                        <a:solidFill>
                          <a:prstClr val="white"/>
                        </a:solidFill>
                        <a:ln>
                          <a:noFill/>
                        </a:ln>
                      </wps:spPr>
                      <wps:txbx>
                        <w:txbxContent>
                          <w:p w14:paraId="2105A0DD" w14:textId="298EB604" w:rsidR="004F1B36" w:rsidRPr="00A615D8" w:rsidRDefault="004F1B36" w:rsidP="004F1B36">
                            <w:pPr>
                              <w:pStyle w:val="Caption"/>
                              <w:jc w:val="center"/>
                              <w:rPr>
                                <w:sz w:val="22"/>
                                <w:szCs w:val="22"/>
                              </w:rPr>
                            </w:pPr>
                            <w:bookmarkStart w:id="29" w:name="_Ref194319759"/>
                            <w:r>
                              <w:t xml:space="preserve">Table </w:t>
                            </w:r>
                            <w:fldSimple w:instr=" SEQ Table \* ARABIC ">
                              <w:r>
                                <w:rPr>
                                  <w:noProof/>
                                </w:rPr>
                                <w:t>4</w:t>
                              </w:r>
                            </w:fldSimple>
                            <w:bookmarkEnd w:id="29"/>
                            <w:r>
                              <w:t>- AdaViT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DA70C3" id="_x0000_s1033" type="#_x0000_t202" style="position:absolute;left:0;text-align:left;margin-left:-16.5pt;margin-top:394.05pt;width:149.95pt;height:.05pt;z-index:2516889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" stroked="f">
                <v:textbox style="mso-fit-shape-to-text:t" inset="0,0,0,0">
                  <w:txbxContent>
                    <w:p w14:paraId="2105A0DD" w14:textId="298EB604" w:rsidR="004F1B36" w:rsidRPr="00A615D8" w:rsidRDefault="004F1B36" w:rsidP="004F1B36">
                      <w:pPr>
                        <w:pStyle w:val="Caption"/>
                        <w:jc w:val="center"/>
                        <w:rPr>
                          <w:sz w:val="22"/>
                          <w:szCs w:val="22"/>
                        </w:rPr>
                      </w:pPr>
                      <w:bookmarkStart w:id="45" w:name="_Ref194319759"/>
                      <w:r>
                        <w:t xml:space="preserve">Table </w:t>
                      </w:r>
                      <w:fldSimple w:instr=" SEQ Table \* ARABIC ">
                        <w:r>
                          <w:rPr>
                            <w:noProof/>
                          </w:rPr>
                          <w:t>4</w:t>
                        </w:r>
                      </w:fldSimple>
                      <w:bookmarkEnd w:id="45"/>
                      <w:r>
                        <w:t>- AdaViT results</w:t>
                      </w:r>
                    </w:p>
                  </w:txbxContent>
                </v:textbox>
                <w10:wrap type="topAndBottom" anchorx="margin"/>
              </v:shape>
            </w:pict>
          </mc:Fallback>
        </mc:AlternateContent>
      </w:r>
      <w:r>
        <w:rPr>
          <w:noProof/>
        </w:rPr>
        <w:drawing>
          <wp:anchor distT="0" distB="0" distL="114300" distR="114300" simplePos="0" relativeHeight="251685888" behindDoc="0" locked="0" layoutInCell="1" allowOverlap="1" wp14:anchorId="4742F017" wp14:editId="64269E9E">
            <wp:simplePos x="0" y="0"/>
            <wp:positionH relativeFrom="column">
              <wp:posOffset>1962150</wp:posOffset>
            </wp:positionH>
            <wp:positionV relativeFrom="paragraph">
              <wp:posOffset>2004695</wp:posOffset>
            </wp:positionV>
            <wp:extent cx="4083050" cy="3266440"/>
            <wp:effectExtent l="0" t="0" r="0" b="0"/>
            <wp:wrapTopAndBottom/>
            <wp:docPr id="18544905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83050" cy="326644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1008" behindDoc="0" locked="0" layoutInCell="1" allowOverlap="1" wp14:anchorId="7274DF95" wp14:editId="6A0C997E">
                <wp:simplePos x="0" y="0"/>
                <wp:positionH relativeFrom="column">
                  <wp:posOffset>1962150</wp:posOffset>
                </wp:positionH>
                <wp:positionV relativeFrom="paragraph">
                  <wp:posOffset>5012690</wp:posOffset>
                </wp:positionV>
                <wp:extent cx="4225925" cy="635"/>
                <wp:effectExtent l="0" t="0" r="0" b="0"/>
                <wp:wrapTopAndBottom/>
                <wp:docPr id="1508909336" name="Text Box 1"/>
                <wp:cNvGraphicFramePr/>
                <a:graphic xmlns:a="http://schemas.openxmlformats.org/drawingml/2006/main">
                  <a:graphicData uri="http://schemas.microsoft.com/office/word/2010/wordprocessingShape">
                    <wps:wsp>
                      <wps:cNvSpPr txBox="1"/>
                      <wps:spPr>
                        <a:xfrm>
                          <a:off x="0" y="0"/>
                          <a:ext cx="4225925" cy="635"/>
                        </a:xfrm>
                        <a:prstGeom prst="rect">
                          <a:avLst/>
                        </a:prstGeom>
                        <a:solidFill>
                          <a:prstClr val="white"/>
                        </a:solidFill>
                        <a:ln>
                          <a:noFill/>
                        </a:ln>
                      </wps:spPr>
                      <wps:txbx>
                        <w:txbxContent>
                          <w:p w14:paraId="750F7DC1" w14:textId="24F57061" w:rsidR="004F1B36" w:rsidRPr="00610B29" w:rsidRDefault="004F1B36" w:rsidP="004F1B36">
                            <w:pPr>
                              <w:pStyle w:val="Caption"/>
                              <w:jc w:val="center"/>
                              <w:rPr>
                                <w:noProof/>
                                <w:sz w:val="22"/>
                                <w:szCs w:val="22"/>
                              </w:rPr>
                            </w:pPr>
                            <w:bookmarkStart w:id="30" w:name="_Ref194319750"/>
                            <w:r>
                              <w:t xml:space="preserve">Figure </w:t>
                            </w:r>
                            <w:fldSimple w:instr=" SEQ Figure \* ARABIC ">
                              <w:r>
                                <w:rPr>
                                  <w:noProof/>
                                </w:rPr>
                                <w:t>9</w:t>
                              </w:r>
                            </w:fldSimple>
                            <w:bookmarkEnd w:id="30"/>
                            <w:r>
                              <w:t>- AdaViT Confusion 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74DF95" id="_x0000_s1034" type="#_x0000_t202" style="position:absolute;left:0;text-align:left;margin-left:154.5pt;margin-top:394.7pt;width:332.7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" stroked="f">
                <v:textbox style="mso-fit-shape-to-text:t" inset="0,0,0,0">
                  <w:txbxContent>
                    <w:p w14:paraId="750F7DC1" w14:textId="24F57061" w:rsidR="004F1B36" w:rsidRPr="00610B29" w:rsidRDefault="004F1B36" w:rsidP="004F1B36">
                      <w:pPr>
                        <w:pStyle w:val="Caption"/>
                        <w:jc w:val="center"/>
                        <w:rPr>
                          <w:noProof/>
                          <w:sz w:val="22"/>
                          <w:szCs w:val="22"/>
                        </w:rPr>
                      </w:pPr>
                      <w:bookmarkStart w:id="47" w:name="_Ref194319750"/>
                      <w:r>
                        <w:t xml:space="preserve">Figure </w:t>
                      </w:r>
                      <w:fldSimple w:instr=" SEQ Figure \* ARABIC ">
                        <w:r>
                          <w:rPr>
                            <w:noProof/>
                          </w:rPr>
                          <w:t>9</w:t>
                        </w:r>
                      </w:fldSimple>
                      <w:bookmarkEnd w:id="47"/>
                      <w:r>
                        <w:t>- AdaViT Confusion Matrix</w:t>
                      </w:r>
                    </w:p>
                  </w:txbxContent>
                </v:textbox>
                <w10:wrap type="topAndBottom"/>
              </v:shape>
            </w:pict>
          </mc:Fallback>
        </mc:AlternateContent>
      </w:r>
      <w:r w:rsidRPr="00250EF7">
        <w:rPr>
          <w:noProof/>
        </w:rPr>
        <w:drawing>
          <wp:anchor distT="0" distB="0" distL="114300" distR="114300" simplePos="0" relativeHeight="251686912" behindDoc="0" locked="0" layoutInCell="1" allowOverlap="1" wp14:anchorId="4F014FB5" wp14:editId="6AE8F9E3">
            <wp:simplePos x="0" y="0"/>
            <wp:positionH relativeFrom="margin">
              <wp:posOffset>-635</wp:posOffset>
            </wp:positionH>
            <wp:positionV relativeFrom="paragraph">
              <wp:posOffset>2070735</wp:posOffset>
            </wp:positionV>
            <wp:extent cx="1618615" cy="2752725"/>
            <wp:effectExtent l="0" t="0" r="635" b="9525"/>
            <wp:wrapTopAndBottom/>
            <wp:docPr id="9442131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18615" cy="275272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The patterns observed in class-wise performance align with the misclassification trends in the confusion matrix. For example, esophagitis and polyps exhibit significant misclassification, which is reflected in their lower recall values. Some classes, such as dyed-lifted-polyps and dyed-resection-margins, also show overlap in classification, which may indicate similarities in their visual or textual features. </w:t>
      </w:r>
      <w:r w:rsidR="00D61D3C">
        <w:t>Overall,</w:t>
      </w:r>
      <w:r>
        <w:t xml:space="preserve"> a very decent result considering the small amount of data provided and the time </w:t>
      </w:r>
      <w:proofErr w:type="gramStart"/>
      <w:r>
        <w:t>in</w:t>
      </w:r>
      <w:proofErr w:type="gramEnd"/>
      <w:r>
        <w:t xml:space="preserve"> took to train it.</w:t>
      </w:r>
    </w:p>
    <w:p w14:paraId="38F018FD" w14:textId="050E9EBB" w:rsidR="00263B7B" w:rsidRPr="002917B8" w:rsidRDefault="00B51506" w:rsidP="00ED519C">
      <w:pPr>
        <w:spacing w:after="160" w:line="259" w:lineRule="auto"/>
      </w:pPr>
      <w:r>
        <w:br w:type="page"/>
      </w:r>
    </w:p>
    <w:p w14:paraId="73645CAE" w14:textId="0F04222A" w:rsidR="008D70D8" w:rsidRDefault="008D70D8" w:rsidP="008D70D8">
      <w:pPr>
        <w:pStyle w:val="Heading1NoNumber"/>
      </w:pPr>
      <w:bookmarkStart w:id="31" w:name="_Toc66285141"/>
      <w:r>
        <w:lastRenderedPageBreak/>
        <w:t>References</w:t>
      </w:r>
      <w:bookmarkEnd w:id="31"/>
    </w:p>
    <w:p w14:paraId="0E94F5E0" w14:textId="77777777" w:rsidR="00467B4B" w:rsidRPr="00467B4B" w:rsidRDefault="006D6976" w:rsidP="00467B4B">
      <w:pPr>
        <w:pStyle w:val="Bibliography"/>
        <w:rPr>
          <w:rFonts w:cs="Arial"/>
        </w:rPr>
      </w:pPr>
      <w:r>
        <w:fldChar w:fldCharType="begin"/>
      </w:r>
      <w:r w:rsidR="00467B4B">
        <w:instrText xml:space="preserve"> ADDIN ZOTERO_BIBL {"uncited":[],"omitted":[],"custom":[]} CSL_BIBLIOGRAPHY </w:instrText>
      </w:r>
      <w:r>
        <w:fldChar w:fldCharType="separate"/>
      </w:r>
      <w:r w:rsidR="00467B4B" w:rsidRPr="00467B4B">
        <w:rPr>
          <w:rFonts w:cs="Arial"/>
        </w:rPr>
        <w:t>[1]</w:t>
      </w:r>
      <w:r w:rsidR="00467B4B" w:rsidRPr="00467B4B">
        <w:rPr>
          <w:rFonts w:cs="Arial"/>
        </w:rPr>
        <w:tab/>
        <w:t xml:space="preserve">A. </w:t>
      </w:r>
      <w:proofErr w:type="spellStart"/>
      <w:r w:rsidR="00467B4B" w:rsidRPr="00467B4B">
        <w:rPr>
          <w:rFonts w:cs="Arial"/>
        </w:rPr>
        <w:t>Dosovitskiy</w:t>
      </w:r>
      <w:proofErr w:type="spellEnd"/>
      <w:r w:rsidR="00467B4B" w:rsidRPr="00467B4B">
        <w:rPr>
          <w:rFonts w:cs="Arial"/>
        </w:rPr>
        <w:t xml:space="preserve"> </w:t>
      </w:r>
      <w:r w:rsidR="00467B4B" w:rsidRPr="00467B4B">
        <w:rPr>
          <w:rFonts w:cs="Arial"/>
          <w:i/>
          <w:iCs/>
        </w:rPr>
        <w:t>et al.</w:t>
      </w:r>
      <w:r w:rsidR="00467B4B" w:rsidRPr="00467B4B">
        <w:rPr>
          <w:rFonts w:cs="Arial"/>
        </w:rPr>
        <w:t xml:space="preserve">, “An Image is Worth 16x16 Words: Transformers for Image Recognition at Scale,” Jun. 03, 2021, </w:t>
      </w:r>
      <w:r w:rsidR="00467B4B" w:rsidRPr="00467B4B">
        <w:rPr>
          <w:rFonts w:cs="Arial"/>
          <w:i/>
          <w:iCs/>
        </w:rPr>
        <w:t>arXiv</w:t>
      </w:r>
      <w:r w:rsidR="00467B4B" w:rsidRPr="00467B4B">
        <w:rPr>
          <w:rFonts w:cs="Arial"/>
        </w:rPr>
        <w:t>: arXiv:2010.11929. doi: 10.48550/arXiv.2010.11929.</w:t>
      </w:r>
    </w:p>
    <w:p w14:paraId="03A94661" w14:textId="77777777" w:rsidR="00467B4B" w:rsidRPr="00467B4B" w:rsidRDefault="00467B4B" w:rsidP="00467B4B">
      <w:pPr>
        <w:pStyle w:val="Bibliography"/>
        <w:rPr>
          <w:rFonts w:cs="Arial"/>
        </w:rPr>
      </w:pPr>
      <w:r w:rsidRPr="00467B4B">
        <w:rPr>
          <w:rFonts w:cs="Arial"/>
        </w:rPr>
        <w:t>[2]</w:t>
      </w:r>
      <w:r w:rsidRPr="00467B4B">
        <w:rPr>
          <w:rFonts w:cs="Arial"/>
        </w:rPr>
        <w:tab/>
        <w:t xml:space="preserve">P. </w:t>
      </w:r>
      <w:proofErr w:type="spellStart"/>
      <w:r w:rsidRPr="00467B4B">
        <w:rPr>
          <w:rFonts w:cs="Arial"/>
        </w:rPr>
        <w:t>Bissoonauth-Daiboo</w:t>
      </w:r>
      <w:proofErr w:type="spellEnd"/>
      <w:r w:rsidRPr="00467B4B">
        <w:rPr>
          <w:rFonts w:cs="Arial"/>
        </w:rPr>
        <w:t xml:space="preserve">, M. </w:t>
      </w:r>
      <w:proofErr w:type="spellStart"/>
      <w:r w:rsidRPr="00467B4B">
        <w:rPr>
          <w:rFonts w:cs="Arial"/>
        </w:rPr>
        <w:t>Heenaye</w:t>
      </w:r>
      <w:proofErr w:type="spellEnd"/>
      <w:r w:rsidRPr="00467B4B">
        <w:rPr>
          <w:rFonts w:cs="Arial"/>
        </w:rPr>
        <w:t xml:space="preserve">-Mamode Khan, M. M. </w:t>
      </w:r>
      <w:proofErr w:type="spellStart"/>
      <w:r w:rsidRPr="00467B4B">
        <w:rPr>
          <w:rFonts w:cs="Arial"/>
        </w:rPr>
        <w:t>Auzine</w:t>
      </w:r>
      <w:proofErr w:type="spellEnd"/>
      <w:r w:rsidRPr="00467B4B">
        <w:rPr>
          <w:rFonts w:cs="Arial"/>
        </w:rPr>
        <w:t xml:space="preserve">, X. Gao, S. Baichoo, and Z. Heetun, “Endoscopic Image Classification using Vision Transformers,” in </w:t>
      </w:r>
      <w:r w:rsidRPr="00467B4B">
        <w:rPr>
          <w:rFonts w:cs="Arial"/>
          <w:i/>
          <w:iCs/>
        </w:rPr>
        <w:t>Proceedings of the 2023 7th International Conference on Advances in Artificial Intelligence</w:t>
      </w:r>
      <w:r w:rsidRPr="00467B4B">
        <w:rPr>
          <w:rFonts w:cs="Arial"/>
        </w:rPr>
        <w:t xml:space="preserve">, Istanbul </w:t>
      </w:r>
      <w:proofErr w:type="spellStart"/>
      <w:r w:rsidRPr="00467B4B">
        <w:rPr>
          <w:rFonts w:cs="Arial"/>
        </w:rPr>
        <w:t>Turkiye</w:t>
      </w:r>
      <w:proofErr w:type="spellEnd"/>
      <w:r w:rsidRPr="00467B4B">
        <w:rPr>
          <w:rFonts w:cs="Arial"/>
        </w:rPr>
        <w:t>: ACM, Oct. 2023, pp. 128–132. doi: 10.1145/3633598.3633623.</w:t>
      </w:r>
    </w:p>
    <w:p w14:paraId="0FFDACF7" w14:textId="77777777" w:rsidR="00467B4B" w:rsidRPr="00467B4B" w:rsidRDefault="00467B4B" w:rsidP="00467B4B">
      <w:pPr>
        <w:pStyle w:val="Bibliography"/>
        <w:rPr>
          <w:rFonts w:cs="Arial"/>
        </w:rPr>
      </w:pPr>
      <w:r w:rsidRPr="00467B4B">
        <w:rPr>
          <w:rFonts w:cs="Arial"/>
        </w:rPr>
        <w:t>[3]</w:t>
      </w:r>
      <w:r w:rsidRPr="00467B4B">
        <w:rPr>
          <w:rFonts w:cs="Arial"/>
        </w:rPr>
        <w:tab/>
        <w:t xml:space="preserve">J. Chen </w:t>
      </w:r>
      <w:r w:rsidRPr="00467B4B">
        <w:rPr>
          <w:rFonts w:cs="Arial"/>
          <w:i/>
          <w:iCs/>
        </w:rPr>
        <w:t>et al.</w:t>
      </w:r>
      <w:r w:rsidRPr="00467B4B">
        <w:rPr>
          <w:rFonts w:cs="Arial"/>
        </w:rPr>
        <w:t>, “</w:t>
      </w:r>
      <w:proofErr w:type="spellStart"/>
      <w:r w:rsidRPr="00467B4B">
        <w:rPr>
          <w:rFonts w:cs="Arial"/>
        </w:rPr>
        <w:t>TransUNet</w:t>
      </w:r>
      <w:proofErr w:type="spellEnd"/>
      <w:r w:rsidRPr="00467B4B">
        <w:rPr>
          <w:rFonts w:cs="Arial"/>
        </w:rPr>
        <w:t xml:space="preserve">: Transformers Make Strong Encoders for Medical Image Segmentation,” Feb. 08, 2021, </w:t>
      </w:r>
      <w:r w:rsidRPr="00467B4B">
        <w:rPr>
          <w:rFonts w:cs="Arial"/>
          <w:i/>
          <w:iCs/>
        </w:rPr>
        <w:t>arXiv</w:t>
      </w:r>
      <w:r w:rsidRPr="00467B4B">
        <w:rPr>
          <w:rFonts w:cs="Arial"/>
        </w:rPr>
        <w:t>: arXiv:2102.04306. doi: 10.48550/arXiv.2102.04306.</w:t>
      </w:r>
    </w:p>
    <w:p w14:paraId="11E13C47" w14:textId="77777777" w:rsidR="00467B4B" w:rsidRPr="00467B4B" w:rsidRDefault="00467B4B" w:rsidP="00467B4B">
      <w:pPr>
        <w:pStyle w:val="Bibliography"/>
        <w:rPr>
          <w:rFonts w:cs="Arial"/>
        </w:rPr>
      </w:pPr>
      <w:r w:rsidRPr="00467B4B">
        <w:rPr>
          <w:rFonts w:cs="Arial"/>
        </w:rPr>
        <w:t>[4]</w:t>
      </w:r>
      <w:r w:rsidRPr="00467B4B">
        <w:rPr>
          <w:rFonts w:cs="Arial"/>
        </w:rPr>
        <w:tab/>
        <w:t xml:space="preserve">M. Caron </w:t>
      </w:r>
      <w:r w:rsidRPr="00467B4B">
        <w:rPr>
          <w:rFonts w:cs="Arial"/>
          <w:i/>
          <w:iCs/>
        </w:rPr>
        <w:t>et al.</w:t>
      </w:r>
      <w:r w:rsidRPr="00467B4B">
        <w:rPr>
          <w:rFonts w:cs="Arial"/>
        </w:rPr>
        <w:t xml:space="preserve">, “Emerging Properties in Self-Supervised Vision Transformers,” May 24, 2021, </w:t>
      </w:r>
      <w:r w:rsidRPr="00467B4B">
        <w:rPr>
          <w:rFonts w:cs="Arial"/>
          <w:i/>
          <w:iCs/>
        </w:rPr>
        <w:t>arXiv</w:t>
      </w:r>
      <w:r w:rsidRPr="00467B4B">
        <w:rPr>
          <w:rFonts w:cs="Arial"/>
        </w:rPr>
        <w:t>: arXiv:2104.14294. doi: 10.48550/arXiv.2104.14294.</w:t>
      </w:r>
    </w:p>
    <w:p w14:paraId="08D21A48" w14:textId="77777777" w:rsidR="00467B4B" w:rsidRPr="00467B4B" w:rsidRDefault="00467B4B" w:rsidP="00467B4B">
      <w:pPr>
        <w:pStyle w:val="Bibliography"/>
        <w:rPr>
          <w:rFonts w:cs="Arial"/>
        </w:rPr>
      </w:pPr>
      <w:r w:rsidRPr="00467B4B">
        <w:rPr>
          <w:rFonts w:cs="Arial"/>
        </w:rPr>
        <w:t>[5]</w:t>
      </w:r>
      <w:r w:rsidRPr="00467B4B">
        <w:rPr>
          <w:rFonts w:cs="Arial"/>
        </w:rPr>
        <w:tab/>
        <w:t xml:space="preserve">M. C. H. Lee, O. Oktay, A. Schuh, M. Schaap, and B. Glocker, “Image-and-Spatial Transformer Networks for Structure-Guided Image Registration,” Jul. 22, 2019, </w:t>
      </w:r>
      <w:r w:rsidRPr="00467B4B">
        <w:rPr>
          <w:rFonts w:cs="Arial"/>
          <w:i/>
          <w:iCs/>
        </w:rPr>
        <w:t>arXiv</w:t>
      </w:r>
      <w:r w:rsidRPr="00467B4B">
        <w:rPr>
          <w:rFonts w:cs="Arial"/>
        </w:rPr>
        <w:t>: arXiv:1907.09200. doi: 10.48550/arXiv.1907.09200.</w:t>
      </w:r>
    </w:p>
    <w:p w14:paraId="7F46EF41" w14:textId="77777777" w:rsidR="00467B4B" w:rsidRPr="00467B4B" w:rsidRDefault="00467B4B" w:rsidP="00467B4B">
      <w:pPr>
        <w:pStyle w:val="Bibliography"/>
        <w:rPr>
          <w:rFonts w:cs="Arial"/>
        </w:rPr>
      </w:pPr>
      <w:r w:rsidRPr="00467B4B">
        <w:rPr>
          <w:rFonts w:cs="Arial"/>
        </w:rPr>
        <w:t>[6]</w:t>
      </w:r>
      <w:r w:rsidRPr="00467B4B">
        <w:rPr>
          <w:rFonts w:cs="Arial"/>
        </w:rPr>
        <w:tab/>
        <w:t xml:space="preserve">S. Takahashi </w:t>
      </w:r>
      <w:r w:rsidRPr="00467B4B">
        <w:rPr>
          <w:rFonts w:cs="Arial"/>
          <w:i/>
          <w:iCs/>
        </w:rPr>
        <w:t>et al.</w:t>
      </w:r>
      <w:r w:rsidRPr="00467B4B">
        <w:rPr>
          <w:rFonts w:cs="Arial"/>
        </w:rPr>
        <w:t xml:space="preserve">, “Comparison of Vision Transformers and Convolutional Neural Networks in Medical Image Analysis: A Systematic Review,” </w:t>
      </w:r>
      <w:r w:rsidRPr="00467B4B">
        <w:rPr>
          <w:rFonts w:cs="Arial"/>
          <w:i/>
          <w:iCs/>
        </w:rPr>
        <w:t>J. Med. Syst.</w:t>
      </w:r>
      <w:r w:rsidRPr="00467B4B">
        <w:rPr>
          <w:rFonts w:cs="Arial"/>
        </w:rPr>
        <w:t>, vol. 48, no. 1, p. 84, Sep. 2024, doi: 10.1007/s10916-024-02105-8.</w:t>
      </w:r>
    </w:p>
    <w:p w14:paraId="5F558C2B" w14:textId="77777777" w:rsidR="00467B4B" w:rsidRPr="00467B4B" w:rsidRDefault="00467B4B" w:rsidP="00467B4B">
      <w:pPr>
        <w:pStyle w:val="Bibliography"/>
        <w:rPr>
          <w:rFonts w:cs="Arial"/>
        </w:rPr>
      </w:pPr>
      <w:r w:rsidRPr="00467B4B">
        <w:rPr>
          <w:rFonts w:cs="Arial"/>
        </w:rPr>
        <w:t>[7]</w:t>
      </w:r>
      <w:r w:rsidRPr="00467B4B">
        <w:rPr>
          <w:rFonts w:cs="Arial"/>
        </w:rPr>
        <w:tab/>
        <w:t xml:space="preserve">D. R. Sarvamangala and R. V. Kulkarni, “Convolutional neural networks in medical image understanding: a survey,” </w:t>
      </w:r>
      <w:proofErr w:type="spellStart"/>
      <w:r w:rsidRPr="00467B4B">
        <w:rPr>
          <w:rFonts w:cs="Arial"/>
          <w:i/>
          <w:iCs/>
        </w:rPr>
        <w:t>Evol</w:t>
      </w:r>
      <w:proofErr w:type="spellEnd"/>
      <w:r w:rsidRPr="00467B4B">
        <w:rPr>
          <w:rFonts w:cs="Arial"/>
          <w:i/>
          <w:iCs/>
        </w:rPr>
        <w:t xml:space="preserve">. </w:t>
      </w:r>
      <w:proofErr w:type="spellStart"/>
      <w:r w:rsidRPr="00467B4B">
        <w:rPr>
          <w:rFonts w:cs="Arial"/>
          <w:i/>
          <w:iCs/>
        </w:rPr>
        <w:t>Intell</w:t>
      </w:r>
      <w:proofErr w:type="spellEnd"/>
      <w:r w:rsidRPr="00467B4B">
        <w:rPr>
          <w:rFonts w:cs="Arial"/>
          <w:i/>
          <w:iCs/>
        </w:rPr>
        <w:t>.</w:t>
      </w:r>
      <w:r w:rsidRPr="00467B4B">
        <w:rPr>
          <w:rFonts w:cs="Arial"/>
        </w:rPr>
        <w:t>, vol. 15, no. 1, pp. 1–22, 2022, doi: 10.1007/s12065-020-00540-3.</w:t>
      </w:r>
    </w:p>
    <w:p w14:paraId="6FEF3BB0" w14:textId="77777777" w:rsidR="00467B4B" w:rsidRPr="00467B4B" w:rsidRDefault="00467B4B" w:rsidP="00467B4B">
      <w:pPr>
        <w:pStyle w:val="Bibliography"/>
        <w:rPr>
          <w:rFonts w:cs="Arial"/>
        </w:rPr>
      </w:pPr>
      <w:r w:rsidRPr="00467B4B">
        <w:rPr>
          <w:rFonts w:cs="Arial"/>
        </w:rPr>
        <w:t>[8]</w:t>
      </w:r>
      <w:r w:rsidRPr="00467B4B">
        <w:rPr>
          <w:rFonts w:cs="Arial"/>
        </w:rPr>
        <w:tab/>
        <w:t xml:space="preserve">R. Yamashita, M. Nishio, R. K. G. Do, and K. Togashi, “Convolutional neural networks: an overview and application in radiology,” </w:t>
      </w:r>
      <w:r w:rsidRPr="00467B4B">
        <w:rPr>
          <w:rFonts w:cs="Arial"/>
          <w:i/>
          <w:iCs/>
        </w:rPr>
        <w:t>Insights Imaging</w:t>
      </w:r>
      <w:r w:rsidRPr="00467B4B">
        <w:rPr>
          <w:rFonts w:cs="Arial"/>
        </w:rPr>
        <w:t>, vol. 9, no. 4, Art. no. 4, Aug. 2018, doi: 10.1007/s13244-018-0639-9.</w:t>
      </w:r>
    </w:p>
    <w:p w14:paraId="47D1C89F" w14:textId="77777777" w:rsidR="00467B4B" w:rsidRPr="00467B4B" w:rsidRDefault="00467B4B" w:rsidP="00467B4B">
      <w:pPr>
        <w:pStyle w:val="Bibliography"/>
        <w:rPr>
          <w:rFonts w:cs="Arial"/>
        </w:rPr>
      </w:pPr>
      <w:r w:rsidRPr="00467B4B">
        <w:rPr>
          <w:rFonts w:cs="Arial"/>
        </w:rPr>
        <w:t>[9]</w:t>
      </w:r>
      <w:r w:rsidRPr="00467B4B">
        <w:rPr>
          <w:rFonts w:cs="Arial"/>
        </w:rPr>
        <w:tab/>
        <w:t xml:space="preserve">Z. Liu </w:t>
      </w:r>
      <w:r w:rsidRPr="00467B4B">
        <w:rPr>
          <w:rFonts w:cs="Arial"/>
          <w:i/>
          <w:iCs/>
        </w:rPr>
        <w:t>et al.</w:t>
      </w:r>
      <w:r w:rsidRPr="00467B4B">
        <w:rPr>
          <w:rFonts w:cs="Arial"/>
        </w:rPr>
        <w:t xml:space="preserve">, “Swin Transformer: Hierarchical Vision Transformer using Shifted Windows,” Aug. 17, 2021, </w:t>
      </w:r>
      <w:r w:rsidRPr="00467B4B">
        <w:rPr>
          <w:rFonts w:cs="Arial"/>
          <w:i/>
          <w:iCs/>
        </w:rPr>
        <w:t>arXiv</w:t>
      </w:r>
      <w:r w:rsidRPr="00467B4B">
        <w:rPr>
          <w:rFonts w:cs="Arial"/>
        </w:rPr>
        <w:t>: arXiv:2103.14030. doi: 10.48550/arXiv.2103.14030.</w:t>
      </w:r>
    </w:p>
    <w:p w14:paraId="560A5500" w14:textId="77777777" w:rsidR="00467B4B" w:rsidRPr="00467B4B" w:rsidRDefault="00467B4B" w:rsidP="00467B4B">
      <w:pPr>
        <w:pStyle w:val="Bibliography"/>
        <w:rPr>
          <w:rFonts w:cs="Arial"/>
        </w:rPr>
      </w:pPr>
      <w:r w:rsidRPr="00467B4B">
        <w:rPr>
          <w:rFonts w:cs="Arial"/>
        </w:rPr>
        <w:t>[10]</w:t>
      </w:r>
      <w:r w:rsidRPr="00467B4B">
        <w:rPr>
          <w:rFonts w:cs="Arial"/>
        </w:rPr>
        <w:tab/>
        <w:t xml:space="preserve">M. </w:t>
      </w:r>
      <w:proofErr w:type="spellStart"/>
      <w:r w:rsidRPr="00467B4B">
        <w:rPr>
          <w:rFonts w:cs="Arial"/>
        </w:rPr>
        <w:t>Jaderberg</w:t>
      </w:r>
      <w:proofErr w:type="spellEnd"/>
      <w:r w:rsidRPr="00467B4B">
        <w:rPr>
          <w:rFonts w:cs="Arial"/>
        </w:rPr>
        <w:t xml:space="preserve">, K. Simonyan, A. Zisserman, and K. </w:t>
      </w:r>
      <w:proofErr w:type="spellStart"/>
      <w:r w:rsidRPr="00467B4B">
        <w:rPr>
          <w:rFonts w:cs="Arial"/>
        </w:rPr>
        <w:t>Kavukcuoglu</w:t>
      </w:r>
      <w:proofErr w:type="spellEnd"/>
      <w:r w:rsidRPr="00467B4B">
        <w:rPr>
          <w:rFonts w:cs="Arial"/>
        </w:rPr>
        <w:t xml:space="preserve">, “Spatial Transformer Networks,” Feb. 04, 2016, </w:t>
      </w:r>
      <w:r w:rsidRPr="00467B4B">
        <w:rPr>
          <w:rFonts w:cs="Arial"/>
          <w:i/>
          <w:iCs/>
        </w:rPr>
        <w:t>arXiv</w:t>
      </w:r>
      <w:r w:rsidRPr="00467B4B">
        <w:rPr>
          <w:rFonts w:cs="Arial"/>
        </w:rPr>
        <w:t>: arXiv:1506.02025. doi: 10.48550/arXiv.1506.02025.</w:t>
      </w:r>
    </w:p>
    <w:p w14:paraId="656BC7A6" w14:textId="77777777" w:rsidR="00467B4B" w:rsidRPr="00467B4B" w:rsidRDefault="00467B4B" w:rsidP="00467B4B">
      <w:pPr>
        <w:pStyle w:val="Bibliography"/>
        <w:rPr>
          <w:rFonts w:cs="Arial"/>
        </w:rPr>
      </w:pPr>
      <w:r w:rsidRPr="00467B4B">
        <w:rPr>
          <w:rFonts w:cs="Arial"/>
        </w:rPr>
        <w:t>[11]</w:t>
      </w:r>
      <w:r w:rsidRPr="00467B4B">
        <w:rPr>
          <w:rFonts w:cs="Arial"/>
        </w:rPr>
        <w:tab/>
        <w:t xml:space="preserve">X. Zhu, W. Su, L. Lu, B. Li, X. Wang, and J. Dai, “Deformable DETR: Deformable Transformers for End-to-End Object Detection,” Mar. 18, 2021, </w:t>
      </w:r>
      <w:r w:rsidRPr="00467B4B">
        <w:rPr>
          <w:rFonts w:cs="Arial"/>
          <w:i/>
          <w:iCs/>
        </w:rPr>
        <w:t>arXiv</w:t>
      </w:r>
      <w:r w:rsidRPr="00467B4B">
        <w:rPr>
          <w:rFonts w:cs="Arial"/>
        </w:rPr>
        <w:t>: arXiv:2010.04159. doi: 10.48550/arXiv.2010.04159.</w:t>
      </w:r>
    </w:p>
    <w:p w14:paraId="72D725A9" w14:textId="77777777" w:rsidR="00467B4B" w:rsidRPr="00467B4B" w:rsidRDefault="00467B4B" w:rsidP="00467B4B">
      <w:pPr>
        <w:pStyle w:val="Bibliography"/>
        <w:rPr>
          <w:rFonts w:cs="Arial"/>
        </w:rPr>
      </w:pPr>
      <w:r w:rsidRPr="00467B4B">
        <w:rPr>
          <w:rFonts w:cs="Arial"/>
        </w:rPr>
        <w:t>[12]</w:t>
      </w:r>
      <w:r w:rsidRPr="00467B4B">
        <w:rPr>
          <w:rFonts w:cs="Arial"/>
        </w:rPr>
        <w:tab/>
        <w:t>Y. Dai, Y. Gao, and F. Liu, “</w:t>
      </w:r>
      <w:proofErr w:type="spellStart"/>
      <w:r w:rsidRPr="00467B4B">
        <w:rPr>
          <w:rFonts w:cs="Arial"/>
        </w:rPr>
        <w:t>TransMed</w:t>
      </w:r>
      <w:proofErr w:type="spellEnd"/>
      <w:r w:rsidRPr="00467B4B">
        <w:rPr>
          <w:rFonts w:cs="Arial"/>
        </w:rPr>
        <w:t xml:space="preserve">: Transformers Advance Multi-Modal Medical Image Classification,” </w:t>
      </w:r>
      <w:proofErr w:type="spellStart"/>
      <w:r w:rsidRPr="00467B4B">
        <w:rPr>
          <w:rFonts w:cs="Arial"/>
          <w:i/>
          <w:iCs/>
        </w:rPr>
        <w:t>Diagn</w:t>
      </w:r>
      <w:proofErr w:type="spellEnd"/>
      <w:r w:rsidRPr="00467B4B">
        <w:rPr>
          <w:rFonts w:cs="Arial"/>
          <w:i/>
          <w:iCs/>
        </w:rPr>
        <w:t>. Basel Switz.</w:t>
      </w:r>
      <w:r w:rsidRPr="00467B4B">
        <w:rPr>
          <w:rFonts w:cs="Arial"/>
        </w:rPr>
        <w:t>, vol. 11, no. 8, p. 1384, Jul. 2021, doi: 10.3390/diagnostics11081384.</w:t>
      </w:r>
    </w:p>
    <w:p w14:paraId="42CCB5FC" w14:textId="77777777" w:rsidR="00467B4B" w:rsidRPr="00467B4B" w:rsidRDefault="00467B4B" w:rsidP="00467B4B">
      <w:pPr>
        <w:pStyle w:val="Bibliography"/>
        <w:rPr>
          <w:rFonts w:cs="Arial"/>
        </w:rPr>
      </w:pPr>
      <w:r w:rsidRPr="00467B4B">
        <w:rPr>
          <w:rFonts w:cs="Arial"/>
        </w:rPr>
        <w:t>[13]</w:t>
      </w:r>
      <w:r w:rsidRPr="00467B4B">
        <w:rPr>
          <w:rFonts w:cs="Arial"/>
        </w:rPr>
        <w:tab/>
        <w:t xml:space="preserve">M. </w:t>
      </w:r>
      <w:proofErr w:type="spellStart"/>
      <w:r w:rsidRPr="00467B4B">
        <w:rPr>
          <w:rFonts w:cs="Arial"/>
        </w:rPr>
        <w:t>Assran</w:t>
      </w:r>
      <w:proofErr w:type="spellEnd"/>
      <w:r w:rsidRPr="00467B4B">
        <w:rPr>
          <w:rFonts w:cs="Arial"/>
        </w:rPr>
        <w:t xml:space="preserve"> </w:t>
      </w:r>
      <w:r w:rsidRPr="00467B4B">
        <w:rPr>
          <w:rFonts w:cs="Arial"/>
          <w:i/>
          <w:iCs/>
        </w:rPr>
        <w:t>et al.</w:t>
      </w:r>
      <w:r w:rsidRPr="00467B4B">
        <w:rPr>
          <w:rFonts w:cs="Arial"/>
        </w:rPr>
        <w:t xml:space="preserve">, “Masked Siamese Networks for Label-Efficient Learning,” Apr. 14, 2022, </w:t>
      </w:r>
      <w:r w:rsidRPr="00467B4B">
        <w:rPr>
          <w:rFonts w:cs="Arial"/>
          <w:i/>
          <w:iCs/>
        </w:rPr>
        <w:t>arXiv</w:t>
      </w:r>
      <w:r w:rsidRPr="00467B4B">
        <w:rPr>
          <w:rFonts w:cs="Arial"/>
        </w:rPr>
        <w:t>: arXiv:2204.07141. doi: 10.48550/arXiv.2204.07141.</w:t>
      </w:r>
    </w:p>
    <w:p w14:paraId="426E6C79" w14:textId="77777777" w:rsidR="00467B4B" w:rsidRPr="00467B4B" w:rsidRDefault="00467B4B" w:rsidP="00467B4B">
      <w:pPr>
        <w:pStyle w:val="Bibliography"/>
        <w:rPr>
          <w:rFonts w:cs="Arial"/>
        </w:rPr>
      </w:pPr>
      <w:r w:rsidRPr="00467B4B">
        <w:rPr>
          <w:rFonts w:cs="Arial"/>
        </w:rPr>
        <w:t>[14]</w:t>
      </w:r>
      <w:r w:rsidRPr="00467B4B">
        <w:rPr>
          <w:rFonts w:cs="Arial"/>
        </w:rPr>
        <w:tab/>
        <w:t xml:space="preserve">J. Redmon, S. </w:t>
      </w:r>
      <w:proofErr w:type="spellStart"/>
      <w:r w:rsidRPr="00467B4B">
        <w:rPr>
          <w:rFonts w:cs="Arial"/>
        </w:rPr>
        <w:t>Divvala</w:t>
      </w:r>
      <w:proofErr w:type="spellEnd"/>
      <w:r w:rsidRPr="00467B4B">
        <w:rPr>
          <w:rFonts w:cs="Arial"/>
        </w:rPr>
        <w:t xml:space="preserve">, R. </w:t>
      </w:r>
      <w:proofErr w:type="spellStart"/>
      <w:r w:rsidRPr="00467B4B">
        <w:rPr>
          <w:rFonts w:cs="Arial"/>
        </w:rPr>
        <w:t>Girshick</w:t>
      </w:r>
      <w:proofErr w:type="spellEnd"/>
      <w:r w:rsidRPr="00467B4B">
        <w:rPr>
          <w:rFonts w:cs="Arial"/>
        </w:rPr>
        <w:t xml:space="preserve">, and A. Farhadi, “You Only Look Once: Unified, Real-Time Object Detection,” May 09, 2016, </w:t>
      </w:r>
      <w:r w:rsidRPr="00467B4B">
        <w:rPr>
          <w:rFonts w:cs="Arial"/>
          <w:i/>
          <w:iCs/>
        </w:rPr>
        <w:t>arXiv</w:t>
      </w:r>
      <w:r w:rsidRPr="00467B4B">
        <w:rPr>
          <w:rFonts w:cs="Arial"/>
        </w:rPr>
        <w:t>: arXiv:1506.02640. doi: 10.48550/arXiv.1506.02640.</w:t>
      </w:r>
    </w:p>
    <w:p w14:paraId="21443553" w14:textId="77777777" w:rsidR="00467B4B" w:rsidRPr="00467B4B" w:rsidRDefault="00467B4B" w:rsidP="00467B4B">
      <w:pPr>
        <w:pStyle w:val="Bibliography"/>
        <w:rPr>
          <w:rFonts w:cs="Arial"/>
        </w:rPr>
      </w:pPr>
      <w:r w:rsidRPr="00467B4B">
        <w:rPr>
          <w:rFonts w:cs="Arial"/>
        </w:rPr>
        <w:t>[15]</w:t>
      </w:r>
      <w:r w:rsidRPr="00467B4B">
        <w:rPr>
          <w:rFonts w:cs="Arial"/>
        </w:rPr>
        <w:tab/>
        <w:t>“Depth-Wise Convolutions in Vision Transformers for Efficient Training on Small Datasets.” Accessed: Feb. 20, 2025. [Online]. Available: https://arxiv.org/html/2407.19394v4</w:t>
      </w:r>
    </w:p>
    <w:p w14:paraId="50BE830C" w14:textId="77777777" w:rsidR="00467B4B" w:rsidRPr="00467B4B" w:rsidRDefault="00467B4B" w:rsidP="00467B4B">
      <w:pPr>
        <w:pStyle w:val="Bibliography"/>
        <w:rPr>
          <w:rFonts w:cs="Arial"/>
        </w:rPr>
      </w:pPr>
      <w:r w:rsidRPr="00467B4B">
        <w:rPr>
          <w:rFonts w:cs="Arial"/>
        </w:rPr>
        <w:t>[16]</w:t>
      </w:r>
      <w:r w:rsidRPr="00467B4B">
        <w:rPr>
          <w:rFonts w:cs="Arial"/>
        </w:rPr>
        <w:tab/>
        <w:t>“OpenCV: Contours Hierarchy.” Accessed: Feb. 20, 2025. [Online]. Available: https://docs.opencv.org/4.x/d9/d8b/tutorial_py_contours_hierarchy.html</w:t>
      </w:r>
    </w:p>
    <w:p w14:paraId="37B651A8" w14:textId="77777777" w:rsidR="00467B4B" w:rsidRPr="00467B4B" w:rsidRDefault="00467B4B" w:rsidP="00467B4B">
      <w:pPr>
        <w:pStyle w:val="Bibliography"/>
        <w:rPr>
          <w:rFonts w:cs="Arial"/>
        </w:rPr>
      </w:pPr>
      <w:r w:rsidRPr="00467B4B">
        <w:rPr>
          <w:rFonts w:cs="Arial"/>
        </w:rPr>
        <w:lastRenderedPageBreak/>
        <w:t>[17]</w:t>
      </w:r>
      <w:r w:rsidRPr="00467B4B">
        <w:rPr>
          <w:rFonts w:cs="Arial"/>
        </w:rPr>
        <w:tab/>
        <w:t xml:space="preserve">A. </w:t>
      </w:r>
      <w:proofErr w:type="spellStart"/>
      <w:r w:rsidRPr="00467B4B">
        <w:rPr>
          <w:rFonts w:cs="Arial"/>
        </w:rPr>
        <w:t>Buslaev</w:t>
      </w:r>
      <w:proofErr w:type="spellEnd"/>
      <w:r w:rsidRPr="00467B4B">
        <w:rPr>
          <w:rFonts w:cs="Arial"/>
        </w:rPr>
        <w:t xml:space="preserve">, A. </w:t>
      </w:r>
      <w:proofErr w:type="spellStart"/>
      <w:r w:rsidRPr="00467B4B">
        <w:rPr>
          <w:rFonts w:cs="Arial"/>
        </w:rPr>
        <w:t>Parinov</w:t>
      </w:r>
      <w:proofErr w:type="spellEnd"/>
      <w:r w:rsidRPr="00467B4B">
        <w:rPr>
          <w:rFonts w:cs="Arial"/>
        </w:rPr>
        <w:t xml:space="preserve">, E. </w:t>
      </w:r>
      <w:proofErr w:type="spellStart"/>
      <w:r w:rsidRPr="00467B4B">
        <w:rPr>
          <w:rFonts w:cs="Arial"/>
        </w:rPr>
        <w:t>Khvedchenya</w:t>
      </w:r>
      <w:proofErr w:type="spellEnd"/>
      <w:r w:rsidRPr="00467B4B">
        <w:rPr>
          <w:rFonts w:cs="Arial"/>
        </w:rPr>
        <w:t xml:space="preserve">, V. I. </w:t>
      </w:r>
      <w:proofErr w:type="spellStart"/>
      <w:r w:rsidRPr="00467B4B">
        <w:rPr>
          <w:rFonts w:cs="Arial"/>
        </w:rPr>
        <w:t>Iglovikov</w:t>
      </w:r>
      <w:proofErr w:type="spellEnd"/>
      <w:r w:rsidRPr="00467B4B">
        <w:rPr>
          <w:rFonts w:cs="Arial"/>
        </w:rPr>
        <w:t xml:space="preserve">, and A. A. Kalinin, “Albumentations: fast and flexible image augmentations,” </w:t>
      </w:r>
      <w:r w:rsidRPr="00467B4B">
        <w:rPr>
          <w:rFonts w:cs="Arial"/>
          <w:i/>
          <w:iCs/>
        </w:rPr>
        <w:t>Information</w:t>
      </w:r>
      <w:r w:rsidRPr="00467B4B">
        <w:rPr>
          <w:rFonts w:cs="Arial"/>
        </w:rPr>
        <w:t>, vol. 11, no. 2, p. 125, Feb. 2020, doi: 10.3390/info11020125.</w:t>
      </w:r>
    </w:p>
    <w:p w14:paraId="68675BE4" w14:textId="77777777" w:rsidR="00467B4B" w:rsidRPr="00467B4B" w:rsidRDefault="00467B4B" w:rsidP="00467B4B">
      <w:pPr>
        <w:pStyle w:val="Bibliography"/>
        <w:rPr>
          <w:rFonts w:cs="Arial"/>
        </w:rPr>
      </w:pPr>
      <w:r w:rsidRPr="00467B4B">
        <w:rPr>
          <w:rFonts w:cs="Arial"/>
        </w:rPr>
        <w:t>[18]</w:t>
      </w:r>
      <w:r w:rsidRPr="00467B4B">
        <w:rPr>
          <w:rFonts w:cs="Arial"/>
        </w:rPr>
        <w:tab/>
        <w:t xml:space="preserve">A. Graves, “Adaptive Computation Time for Recurrent Neural Networks,” Feb. 21, 2017, </w:t>
      </w:r>
      <w:r w:rsidRPr="00467B4B">
        <w:rPr>
          <w:rFonts w:cs="Arial"/>
          <w:i/>
          <w:iCs/>
        </w:rPr>
        <w:t>arXiv</w:t>
      </w:r>
      <w:r w:rsidRPr="00467B4B">
        <w:rPr>
          <w:rFonts w:cs="Arial"/>
        </w:rPr>
        <w:t>: arXiv:1603.08983. doi: 10.48550/arXiv.1603.08983.</w:t>
      </w:r>
    </w:p>
    <w:p w14:paraId="603D2D11" w14:textId="77777777" w:rsidR="00467B4B" w:rsidRPr="00467B4B" w:rsidRDefault="00467B4B" w:rsidP="00467B4B">
      <w:pPr>
        <w:pStyle w:val="Bibliography"/>
        <w:rPr>
          <w:rFonts w:cs="Arial"/>
        </w:rPr>
      </w:pPr>
      <w:r w:rsidRPr="00467B4B">
        <w:rPr>
          <w:rFonts w:cs="Arial"/>
        </w:rPr>
        <w:t>[19]</w:t>
      </w:r>
      <w:r w:rsidRPr="00467B4B">
        <w:rPr>
          <w:rFonts w:cs="Arial"/>
        </w:rPr>
        <w:tab/>
        <w:t xml:space="preserve">A. Fan, E. Grave, and A. </w:t>
      </w:r>
      <w:proofErr w:type="spellStart"/>
      <w:r w:rsidRPr="00467B4B">
        <w:rPr>
          <w:rFonts w:cs="Arial"/>
        </w:rPr>
        <w:t>Joulin</w:t>
      </w:r>
      <w:proofErr w:type="spellEnd"/>
      <w:r w:rsidRPr="00467B4B">
        <w:rPr>
          <w:rFonts w:cs="Arial"/>
        </w:rPr>
        <w:t xml:space="preserve">, “Reducing Transformer Depth on Demand with Structured Dropout,” Sep. 25, 2019, </w:t>
      </w:r>
      <w:r w:rsidRPr="00467B4B">
        <w:rPr>
          <w:rFonts w:cs="Arial"/>
          <w:i/>
          <w:iCs/>
        </w:rPr>
        <w:t>arXiv</w:t>
      </w:r>
      <w:r w:rsidRPr="00467B4B">
        <w:rPr>
          <w:rFonts w:cs="Arial"/>
        </w:rPr>
        <w:t>: arXiv:1909.11556. doi: 10.48550/arXiv.1909.11556.</w:t>
      </w:r>
    </w:p>
    <w:p w14:paraId="25F6CCF4" w14:textId="77777777" w:rsidR="00467B4B" w:rsidRPr="00467B4B" w:rsidRDefault="00467B4B" w:rsidP="00467B4B">
      <w:pPr>
        <w:pStyle w:val="Bibliography"/>
        <w:rPr>
          <w:rFonts w:cs="Arial"/>
        </w:rPr>
      </w:pPr>
      <w:r w:rsidRPr="00467B4B">
        <w:rPr>
          <w:rFonts w:cs="Arial"/>
        </w:rPr>
        <w:t>[20]</w:t>
      </w:r>
      <w:r w:rsidRPr="00467B4B">
        <w:rPr>
          <w:rFonts w:cs="Arial"/>
        </w:rPr>
        <w:tab/>
        <w:t xml:space="preserve">L. Meng </w:t>
      </w:r>
      <w:r w:rsidRPr="00467B4B">
        <w:rPr>
          <w:rFonts w:cs="Arial"/>
          <w:i/>
          <w:iCs/>
        </w:rPr>
        <w:t>et al.</w:t>
      </w:r>
      <w:r w:rsidRPr="00467B4B">
        <w:rPr>
          <w:rFonts w:cs="Arial"/>
        </w:rPr>
        <w:t xml:space="preserve">, “AdaViT: Adaptive Vision Transformers for Efficient Image Recognition,” Nov. 30, 2021, </w:t>
      </w:r>
      <w:r w:rsidRPr="00467B4B">
        <w:rPr>
          <w:rFonts w:cs="Arial"/>
          <w:i/>
          <w:iCs/>
        </w:rPr>
        <w:t>arXiv</w:t>
      </w:r>
      <w:r w:rsidRPr="00467B4B">
        <w:rPr>
          <w:rFonts w:cs="Arial"/>
        </w:rPr>
        <w:t>: arXiv:2111.15668. doi: 10.48550/arXiv.2111.15668.</w:t>
      </w:r>
    </w:p>
    <w:p w14:paraId="08217613" w14:textId="77777777" w:rsidR="00467B4B" w:rsidRPr="00467B4B" w:rsidRDefault="00467B4B" w:rsidP="00467B4B">
      <w:pPr>
        <w:pStyle w:val="Bibliography"/>
        <w:rPr>
          <w:rFonts w:cs="Arial"/>
        </w:rPr>
      </w:pPr>
      <w:r w:rsidRPr="00467B4B">
        <w:rPr>
          <w:rFonts w:cs="Arial"/>
        </w:rPr>
        <w:t>[21]</w:t>
      </w:r>
      <w:r w:rsidRPr="00467B4B">
        <w:rPr>
          <w:rFonts w:cs="Arial"/>
        </w:rPr>
        <w:tab/>
        <w:t xml:space="preserve">D. </w:t>
      </w:r>
      <w:proofErr w:type="spellStart"/>
      <w:r w:rsidRPr="00467B4B">
        <w:rPr>
          <w:rFonts w:cs="Arial"/>
        </w:rPr>
        <w:t>Bahdanau</w:t>
      </w:r>
      <w:proofErr w:type="spellEnd"/>
      <w:r w:rsidRPr="00467B4B">
        <w:rPr>
          <w:rFonts w:cs="Arial"/>
        </w:rPr>
        <w:t xml:space="preserve">, K. Cho, and Y. Bengio, “Neural Machine Translation by Jointly Learning to Align and Translate,” May 19, 2016, </w:t>
      </w:r>
      <w:r w:rsidRPr="00467B4B">
        <w:rPr>
          <w:rFonts w:cs="Arial"/>
          <w:i/>
          <w:iCs/>
        </w:rPr>
        <w:t>arXiv</w:t>
      </w:r>
      <w:r w:rsidRPr="00467B4B">
        <w:rPr>
          <w:rFonts w:cs="Arial"/>
        </w:rPr>
        <w:t>: arXiv:1409.0473. Accessed: Nov. 26, 2023. [Online]. Available: http://arxiv.org/abs/1409.0473</w:t>
      </w:r>
    </w:p>
    <w:p w14:paraId="06BB6AAE" w14:textId="77777777" w:rsidR="00467B4B" w:rsidRPr="00467B4B" w:rsidRDefault="00467B4B" w:rsidP="00467B4B">
      <w:pPr>
        <w:pStyle w:val="Bibliography"/>
        <w:rPr>
          <w:rFonts w:cs="Arial"/>
        </w:rPr>
      </w:pPr>
      <w:r w:rsidRPr="00467B4B">
        <w:rPr>
          <w:rFonts w:cs="Arial"/>
        </w:rPr>
        <w:t>[22]</w:t>
      </w:r>
      <w:r w:rsidRPr="00467B4B">
        <w:rPr>
          <w:rFonts w:cs="Arial"/>
        </w:rPr>
        <w:tab/>
        <w:t xml:space="preserve">I. Goodfellow, Y. Bengio, and A. Courville, </w:t>
      </w:r>
      <w:r w:rsidRPr="00467B4B">
        <w:rPr>
          <w:rFonts w:cs="Arial"/>
          <w:i/>
          <w:iCs/>
        </w:rPr>
        <w:t>Deep Learning</w:t>
      </w:r>
      <w:r w:rsidRPr="00467B4B">
        <w:rPr>
          <w:rFonts w:cs="Arial"/>
        </w:rPr>
        <w:t>. MIT Press, 2016.</w:t>
      </w:r>
    </w:p>
    <w:p w14:paraId="6278A26C" w14:textId="78FD5798" w:rsidR="006D6976" w:rsidRPr="006D6976" w:rsidRDefault="006D6976" w:rsidP="006D6976">
      <w:pPr>
        <w:pStyle w:val="1Para"/>
      </w:pPr>
      <w:r>
        <w:fldChar w:fldCharType="end"/>
      </w:r>
    </w:p>
    <w:p w14:paraId="5BFA3743" w14:textId="341EB891" w:rsidR="008D70D8" w:rsidRDefault="00ED3D6E" w:rsidP="001C2BE7">
      <w:pPr>
        <w:pStyle w:val="Heading1NoNumber"/>
      </w:pPr>
      <w:bookmarkStart w:id="32" w:name="_Toc66285142"/>
      <w:r>
        <w:lastRenderedPageBreak/>
        <w:t>Appendix A.</w:t>
      </w:r>
      <w:r w:rsidR="001C2BE7">
        <w:br/>
      </w:r>
      <w:r w:rsidR="001C2BE7">
        <w:br/>
        <w:t>An Example of an Appendix</w:t>
      </w:r>
      <w:bookmarkEnd w:id="32"/>
    </w:p>
    <w:p w14:paraId="31106D25" w14:textId="77777777" w:rsidR="00276788" w:rsidRDefault="009C1E0D" w:rsidP="00276788">
      <w:pPr>
        <w:pStyle w:val="1ParaFlushLeft"/>
        <w:rPr>
          <w:highlight w:val="yellow"/>
        </w:rPr>
      </w:pPr>
      <w:r w:rsidRPr="00276788">
        <w:rPr>
          <w:highlight w:val="yellow"/>
        </w:rPr>
        <w:t>Note: If you have figures or table in your appendices, do not include them in your List of Figures or List of Tables.</w:t>
      </w:r>
      <w:r w:rsidR="00B0310D" w:rsidRPr="00276788">
        <w:rPr>
          <w:highlight w:val="yellow"/>
        </w:rPr>
        <w:t xml:space="preserve"> </w:t>
      </w:r>
    </w:p>
    <w:p w14:paraId="7E5385C7" w14:textId="5367A874" w:rsidR="009C1E0D" w:rsidRDefault="00B62ED1" w:rsidP="00276788">
      <w:pPr>
        <w:pStyle w:val="1ParaFlushLeft"/>
      </w:pPr>
      <w:r>
        <w:rPr>
          <w:highlight w:val="yellow"/>
        </w:rPr>
        <w:t>Number your figures and</w:t>
      </w:r>
      <w:r w:rsidR="00B0310D" w:rsidRPr="00276788">
        <w:rPr>
          <w:highlight w:val="yellow"/>
        </w:rPr>
        <w:t xml:space="preserve"> tables with the appendix letter e.g. Table A.1.</w:t>
      </w:r>
      <w:r w:rsidR="00276788">
        <w:rPr>
          <w:highlight w:val="yellow"/>
        </w:rPr>
        <w:t xml:space="preserve"> (for the first table in Appendix A)</w:t>
      </w:r>
      <w:r w:rsidR="00B0310D" w:rsidRPr="00276788">
        <w:rPr>
          <w:highlight w:val="yellow"/>
        </w:rPr>
        <w:t xml:space="preserve"> or Figure B.2</w:t>
      </w:r>
      <w:r w:rsidR="001676E6">
        <w:rPr>
          <w:highlight w:val="yellow"/>
        </w:rPr>
        <w:t>.</w:t>
      </w:r>
      <w:r w:rsidR="00276788">
        <w:rPr>
          <w:highlight w:val="yellow"/>
        </w:rPr>
        <w:t xml:space="preserve"> (for the second figure in Appendix B)</w:t>
      </w:r>
      <w:r w:rsidR="00B0310D" w:rsidRPr="00276788">
        <w:rPr>
          <w:highlight w:val="yellow"/>
        </w:rPr>
        <w:t>.</w:t>
      </w:r>
    </w:p>
    <w:p w14:paraId="416CA67C" w14:textId="77777777" w:rsidR="00276788" w:rsidRDefault="00276788" w:rsidP="00276788">
      <w:pPr>
        <w:pStyle w:val="1ParaFlushLeft"/>
        <w:rPr>
          <w:highlight w:val="yellow"/>
        </w:rPr>
      </w:pPr>
      <w:r>
        <w:rPr>
          <w:highlight w:val="yellow"/>
        </w:rPr>
        <w:t xml:space="preserve">Remember to delete this note before submission. </w:t>
      </w:r>
    </w:p>
    <w:p w14:paraId="2ABB7DEC" w14:textId="77777777" w:rsidR="00276788" w:rsidRPr="00276788" w:rsidRDefault="00276788" w:rsidP="00276788">
      <w:pPr>
        <w:pStyle w:val="1Para"/>
      </w:pPr>
    </w:p>
    <w:sectPr w:rsidR="00276788" w:rsidRPr="00276788" w:rsidSect="00CA3D91">
      <w:footerReference w:type="default" r:id="rId30"/>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60DA57" w14:textId="77777777" w:rsidR="004240DC" w:rsidRDefault="004240DC" w:rsidP="00A542EF">
      <w:pPr>
        <w:spacing w:after="0" w:line="240" w:lineRule="auto"/>
      </w:pPr>
      <w:r>
        <w:separator/>
      </w:r>
    </w:p>
  </w:endnote>
  <w:endnote w:type="continuationSeparator" w:id="0">
    <w:p w14:paraId="1357320C" w14:textId="77777777" w:rsidR="004240DC" w:rsidRDefault="004240DC" w:rsidP="00A54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2319671"/>
      <w:docPartObj>
        <w:docPartGallery w:val="Page Numbers (Bottom of Page)"/>
        <w:docPartUnique/>
      </w:docPartObj>
    </w:sdtPr>
    <w:sdtEndPr>
      <w:rPr>
        <w:noProof/>
      </w:rPr>
    </w:sdtEndPr>
    <w:sdtContent>
      <w:p w14:paraId="16187776" w14:textId="3644CB62" w:rsidR="00680B3C" w:rsidRDefault="00680B3C" w:rsidP="00A542EF">
        <w:pPr>
          <w:pStyle w:val="Footer"/>
          <w:jc w:val="center"/>
        </w:pPr>
        <w:r>
          <w:fldChar w:fldCharType="begin"/>
        </w:r>
        <w:r>
          <w:instrText xml:space="preserve"> PAGE   \* MERGEFORMAT </w:instrText>
        </w:r>
        <w:r>
          <w:fldChar w:fldCharType="separate"/>
        </w:r>
        <w:r w:rsidR="009607E8">
          <w:rPr>
            <w:noProof/>
          </w:rPr>
          <w:t>x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0471171"/>
      <w:docPartObj>
        <w:docPartGallery w:val="Page Numbers (Bottom of Page)"/>
        <w:docPartUnique/>
      </w:docPartObj>
    </w:sdtPr>
    <w:sdtEndPr>
      <w:rPr>
        <w:noProof/>
      </w:rPr>
    </w:sdtEndPr>
    <w:sdtContent>
      <w:p w14:paraId="18300694" w14:textId="4A11C4A4" w:rsidR="00680B3C" w:rsidRDefault="00680B3C" w:rsidP="002842B4">
        <w:pPr>
          <w:pStyle w:val="Footer"/>
          <w:jc w:val="center"/>
        </w:pPr>
        <w:r>
          <w:fldChar w:fldCharType="begin"/>
        </w:r>
        <w:r>
          <w:instrText xml:space="preserve"> PAGE   \* MERGEFORMAT </w:instrText>
        </w:r>
        <w:r>
          <w:fldChar w:fldCharType="separate"/>
        </w:r>
        <w:r w:rsidR="009607E8">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882DE1" w14:textId="77777777" w:rsidR="004240DC" w:rsidRDefault="004240DC" w:rsidP="00A542EF">
      <w:pPr>
        <w:spacing w:after="0" w:line="240" w:lineRule="auto"/>
      </w:pPr>
      <w:r>
        <w:separator/>
      </w:r>
    </w:p>
  </w:footnote>
  <w:footnote w:type="continuationSeparator" w:id="0">
    <w:p w14:paraId="70D18967" w14:textId="77777777" w:rsidR="004240DC" w:rsidRDefault="004240DC" w:rsidP="00A542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568603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E2E961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832A99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70CFBF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FAC2D4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BE0CF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FD2A0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6DEC37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07A98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884F9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4F2625"/>
    <w:multiLevelType w:val="multilevel"/>
    <w:tmpl w:val="2FCAAD92"/>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0910607B"/>
    <w:multiLevelType w:val="hybridMultilevel"/>
    <w:tmpl w:val="0576F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F97BA0"/>
    <w:multiLevelType w:val="hybridMultilevel"/>
    <w:tmpl w:val="28A49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C91708"/>
    <w:multiLevelType w:val="hybridMultilevel"/>
    <w:tmpl w:val="A5263CEE"/>
    <w:lvl w:ilvl="0" w:tplc="1B5AAF04">
      <w:start w:val="1"/>
      <w:numFmt w:val="decimal"/>
      <w:lvlText w:val="%1.)"/>
      <w:lvlJc w:val="left"/>
      <w:pPr>
        <w:ind w:left="1155" w:hanging="435"/>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F0020D0"/>
    <w:multiLevelType w:val="hybridMultilevel"/>
    <w:tmpl w:val="2398F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9A4F85"/>
    <w:multiLevelType w:val="hybridMultilevel"/>
    <w:tmpl w:val="AC84C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AC3850"/>
    <w:multiLevelType w:val="hybridMultilevel"/>
    <w:tmpl w:val="DF3CBD34"/>
    <w:lvl w:ilvl="0" w:tplc="46EAD430">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3363EC"/>
    <w:multiLevelType w:val="hybridMultilevel"/>
    <w:tmpl w:val="F0127EC4"/>
    <w:lvl w:ilvl="0" w:tplc="BDAE544A">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545525"/>
    <w:multiLevelType w:val="hybridMultilevel"/>
    <w:tmpl w:val="EA4E5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FE54E90"/>
    <w:multiLevelType w:val="hybridMultilevel"/>
    <w:tmpl w:val="E32A44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2C2A106D"/>
    <w:multiLevelType w:val="hybridMultilevel"/>
    <w:tmpl w:val="B78AA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3E5267"/>
    <w:multiLevelType w:val="hybridMultilevel"/>
    <w:tmpl w:val="E8A49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846E7F"/>
    <w:multiLevelType w:val="multilevel"/>
    <w:tmpl w:val="B290B1B8"/>
    <w:lvl w:ilvl="0">
      <w:start w:val="5"/>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31E30E24"/>
    <w:multiLevelType w:val="hybridMultilevel"/>
    <w:tmpl w:val="4BFA4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48E7B68"/>
    <w:multiLevelType w:val="multilevel"/>
    <w:tmpl w:val="3FFE5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15:restartNumberingAfterBreak="0">
    <w:nsid w:val="36B75BFC"/>
    <w:multiLevelType w:val="hybridMultilevel"/>
    <w:tmpl w:val="E7FAFEB2"/>
    <w:lvl w:ilvl="0" w:tplc="8B3CFA36">
      <w:start w:val="1"/>
      <w:numFmt w:val="decimal"/>
      <w:lvlText w:val="%1."/>
      <w:lvlJc w:val="left"/>
      <w:pPr>
        <w:ind w:left="720" w:hanging="360"/>
      </w:pPr>
      <w:rPr>
        <w:rFonts w:ascii="Times New Roman" w:hAnsi="Times New Roman" w:cs="Times New Roman"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81C45F7"/>
    <w:multiLevelType w:val="multilevel"/>
    <w:tmpl w:val="94585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C2B0901"/>
    <w:multiLevelType w:val="multilevel"/>
    <w:tmpl w:val="47A04BC8"/>
    <w:lvl w:ilvl="0">
      <w:start w:val="5"/>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9" w15:restartNumberingAfterBreak="0">
    <w:nsid w:val="3DA235E1"/>
    <w:multiLevelType w:val="multilevel"/>
    <w:tmpl w:val="8A265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1EA63D1"/>
    <w:multiLevelType w:val="multilevel"/>
    <w:tmpl w:val="38100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380503D"/>
    <w:multiLevelType w:val="hybridMultilevel"/>
    <w:tmpl w:val="E6D64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596D16"/>
    <w:multiLevelType w:val="hybridMultilevel"/>
    <w:tmpl w:val="D138F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94E7B61"/>
    <w:multiLevelType w:val="hybridMultilevel"/>
    <w:tmpl w:val="53905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98D74B3"/>
    <w:multiLevelType w:val="hybridMultilevel"/>
    <w:tmpl w:val="8EDE5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A4800F6"/>
    <w:multiLevelType w:val="multilevel"/>
    <w:tmpl w:val="7A56BC68"/>
    <w:lvl w:ilvl="0">
      <w:start w:val="1"/>
      <w:numFmt w:val="decimal"/>
      <w:lvlText w:val="Chapter %1."/>
      <w:lvlJc w:val="left"/>
      <w:pPr>
        <w:ind w:left="0" w:firstLine="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none"/>
      <w:lvlText w:val=""/>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36" w15:restartNumberingAfterBreak="0">
    <w:nsid w:val="4C2E4E22"/>
    <w:multiLevelType w:val="hybridMultilevel"/>
    <w:tmpl w:val="EFD0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C785AC4"/>
    <w:multiLevelType w:val="hybridMultilevel"/>
    <w:tmpl w:val="75E2E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D520245"/>
    <w:multiLevelType w:val="hybridMultilevel"/>
    <w:tmpl w:val="635AF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2677426"/>
    <w:multiLevelType w:val="hybridMultilevel"/>
    <w:tmpl w:val="4BFA4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27C2BC1"/>
    <w:multiLevelType w:val="hybridMultilevel"/>
    <w:tmpl w:val="60B69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5A90323"/>
    <w:multiLevelType w:val="hybridMultilevel"/>
    <w:tmpl w:val="3C168C7A"/>
    <w:lvl w:ilvl="0" w:tplc="A3B83DE8">
      <w:start w:val="1"/>
      <w:numFmt w:val="decimal"/>
      <w:lvlText w:val="%1.)"/>
      <w:lvlJc w:val="left"/>
      <w:pPr>
        <w:ind w:left="795" w:hanging="435"/>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3" w15:restartNumberingAfterBreak="0">
    <w:nsid w:val="5A86068F"/>
    <w:multiLevelType w:val="hybridMultilevel"/>
    <w:tmpl w:val="A0B02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A533A9"/>
    <w:multiLevelType w:val="multilevel"/>
    <w:tmpl w:val="55FE5C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18453DB"/>
    <w:multiLevelType w:val="multilevel"/>
    <w:tmpl w:val="60DA00F0"/>
    <w:lvl w:ilvl="0">
      <w:start w:val="5"/>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6" w15:restartNumberingAfterBreak="0">
    <w:nsid w:val="63557BEC"/>
    <w:multiLevelType w:val="hybridMultilevel"/>
    <w:tmpl w:val="BBF06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5193837"/>
    <w:multiLevelType w:val="hybridMultilevel"/>
    <w:tmpl w:val="81A6552E"/>
    <w:lvl w:ilvl="0" w:tplc="2DF0C208">
      <w:start w:val="1"/>
      <w:numFmt w:val="decimal"/>
      <w:lvlText w:val="%1."/>
      <w:lvlJc w:val="left"/>
      <w:pPr>
        <w:ind w:left="720" w:hanging="360"/>
      </w:pPr>
      <w:rPr>
        <w:rFonts w:ascii="Times New Roman" w:hAnsi="Times New Roman" w:cs="Times New Roman" w:hint="default"/>
        <w:color w:val="auto"/>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72A758B"/>
    <w:multiLevelType w:val="hybridMultilevel"/>
    <w:tmpl w:val="107CB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76275A3"/>
    <w:multiLevelType w:val="hybridMultilevel"/>
    <w:tmpl w:val="71E02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9B33C42"/>
    <w:multiLevelType w:val="hybridMultilevel"/>
    <w:tmpl w:val="709ED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B101E06"/>
    <w:multiLevelType w:val="hybridMultilevel"/>
    <w:tmpl w:val="8FF65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0B100C5"/>
    <w:multiLevelType w:val="hybridMultilevel"/>
    <w:tmpl w:val="73341D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0E729D1"/>
    <w:multiLevelType w:val="hybridMultilevel"/>
    <w:tmpl w:val="8FFC6324"/>
    <w:lvl w:ilvl="0" w:tplc="8FD45F9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12021DC"/>
    <w:multiLevelType w:val="hybridMultilevel"/>
    <w:tmpl w:val="3B50B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308596C"/>
    <w:multiLevelType w:val="hybridMultilevel"/>
    <w:tmpl w:val="62AE2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1D0203"/>
    <w:multiLevelType w:val="hybridMultilevel"/>
    <w:tmpl w:val="C3E23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7B40DF9"/>
    <w:multiLevelType w:val="hybridMultilevel"/>
    <w:tmpl w:val="FABC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87C6E48"/>
    <w:multiLevelType w:val="hybridMultilevel"/>
    <w:tmpl w:val="063ED8A2"/>
    <w:lvl w:ilvl="0" w:tplc="B0EE4F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DFB476E"/>
    <w:multiLevelType w:val="multilevel"/>
    <w:tmpl w:val="1354C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262122">
    <w:abstractNumId w:val="9"/>
  </w:num>
  <w:num w:numId="2" w16cid:durableId="320351627">
    <w:abstractNumId w:val="7"/>
  </w:num>
  <w:num w:numId="3" w16cid:durableId="672150930">
    <w:abstractNumId w:val="6"/>
  </w:num>
  <w:num w:numId="4" w16cid:durableId="1575430038">
    <w:abstractNumId w:val="5"/>
  </w:num>
  <w:num w:numId="5" w16cid:durableId="711224684">
    <w:abstractNumId w:val="4"/>
  </w:num>
  <w:num w:numId="6" w16cid:durableId="1967077285">
    <w:abstractNumId w:val="8"/>
  </w:num>
  <w:num w:numId="7" w16cid:durableId="258416035">
    <w:abstractNumId w:val="3"/>
  </w:num>
  <w:num w:numId="8" w16cid:durableId="918060603">
    <w:abstractNumId w:val="2"/>
  </w:num>
  <w:num w:numId="9" w16cid:durableId="1678341917">
    <w:abstractNumId w:val="1"/>
  </w:num>
  <w:num w:numId="10" w16cid:durableId="564148103">
    <w:abstractNumId w:val="0"/>
  </w:num>
  <w:num w:numId="11" w16cid:durableId="1683316736">
    <w:abstractNumId w:val="35"/>
  </w:num>
  <w:num w:numId="12" w16cid:durableId="52383369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08208713">
    <w:abstractNumId w:val="25"/>
  </w:num>
  <w:num w:numId="14" w16cid:durableId="734356100">
    <w:abstractNumId w:val="42"/>
  </w:num>
  <w:num w:numId="15" w16cid:durableId="931342">
    <w:abstractNumId w:val="47"/>
  </w:num>
  <w:num w:numId="16" w16cid:durableId="1684014110">
    <w:abstractNumId w:val="15"/>
  </w:num>
  <w:num w:numId="17" w16cid:durableId="1171487026">
    <w:abstractNumId w:val="20"/>
  </w:num>
  <w:num w:numId="18" w16cid:durableId="964311249">
    <w:abstractNumId w:val="21"/>
  </w:num>
  <w:num w:numId="19" w16cid:durableId="603729842">
    <w:abstractNumId w:val="12"/>
  </w:num>
  <w:num w:numId="20" w16cid:durableId="233466428">
    <w:abstractNumId w:val="18"/>
  </w:num>
  <w:num w:numId="21" w16cid:durableId="365762228">
    <w:abstractNumId w:val="54"/>
  </w:num>
  <w:num w:numId="22" w16cid:durableId="528298698">
    <w:abstractNumId w:val="11"/>
  </w:num>
  <w:num w:numId="23" w16cid:durableId="501091150">
    <w:abstractNumId w:val="46"/>
  </w:num>
  <w:num w:numId="24" w16cid:durableId="1540586563">
    <w:abstractNumId w:val="48"/>
  </w:num>
  <w:num w:numId="25" w16cid:durableId="1262833906">
    <w:abstractNumId w:val="14"/>
  </w:num>
  <w:num w:numId="26" w16cid:durableId="1857962897">
    <w:abstractNumId w:val="31"/>
  </w:num>
  <w:num w:numId="27" w16cid:durableId="627126283">
    <w:abstractNumId w:val="23"/>
  </w:num>
  <w:num w:numId="28" w16cid:durableId="889194243">
    <w:abstractNumId w:val="43"/>
  </w:num>
  <w:num w:numId="29" w16cid:durableId="227811476">
    <w:abstractNumId w:val="49"/>
  </w:num>
  <w:num w:numId="30" w16cid:durableId="1571846526">
    <w:abstractNumId w:val="39"/>
  </w:num>
  <w:num w:numId="31" w16cid:durableId="1513648750">
    <w:abstractNumId w:val="56"/>
  </w:num>
  <w:num w:numId="32" w16cid:durableId="432432880">
    <w:abstractNumId w:val="37"/>
  </w:num>
  <w:num w:numId="33" w16cid:durableId="889145158">
    <w:abstractNumId w:val="52"/>
  </w:num>
  <w:num w:numId="34" w16cid:durableId="960184787">
    <w:abstractNumId w:val="26"/>
  </w:num>
  <w:num w:numId="35" w16cid:durableId="823087181">
    <w:abstractNumId w:val="50"/>
  </w:num>
  <w:num w:numId="36" w16cid:durableId="1621649186">
    <w:abstractNumId w:val="57"/>
  </w:num>
  <w:num w:numId="37" w16cid:durableId="1775829625">
    <w:abstractNumId w:val="33"/>
  </w:num>
  <w:num w:numId="38" w16cid:durableId="515536398">
    <w:abstractNumId w:val="40"/>
  </w:num>
  <w:num w:numId="39" w16cid:durableId="1227571760">
    <w:abstractNumId w:val="32"/>
  </w:num>
  <w:num w:numId="40" w16cid:durableId="2057387499">
    <w:abstractNumId w:val="34"/>
  </w:num>
  <w:num w:numId="41" w16cid:durableId="41952105">
    <w:abstractNumId w:val="38"/>
  </w:num>
  <w:num w:numId="42" w16cid:durableId="845746351">
    <w:abstractNumId w:val="41"/>
  </w:num>
  <w:num w:numId="43" w16cid:durableId="923344593">
    <w:abstractNumId w:val="53"/>
  </w:num>
  <w:num w:numId="44" w16cid:durableId="1628773209">
    <w:abstractNumId w:val="58"/>
  </w:num>
  <w:num w:numId="45" w16cid:durableId="2039314352">
    <w:abstractNumId w:val="13"/>
  </w:num>
  <w:num w:numId="46" w16cid:durableId="1949042115">
    <w:abstractNumId w:val="17"/>
  </w:num>
  <w:num w:numId="47" w16cid:durableId="2120828402">
    <w:abstractNumId w:val="16"/>
  </w:num>
  <w:num w:numId="48" w16cid:durableId="451021028">
    <w:abstractNumId w:val="55"/>
  </w:num>
  <w:num w:numId="49" w16cid:durableId="1052273155">
    <w:abstractNumId w:val="36"/>
  </w:num>
  <w:num w:numId="50" w16cid:durableId="1365908469">
    <w:abstractNumId w:val="29"/>
  </w:num>
  <w:num w:numId="51" w16cid:durableId="174418232">
    <w:abstractNumId w:val="30"/>
  </w:num>
  <w:num w:numId="52" w16cid:durableId="186063404">
    <w:abstractNumId w:val="44"/>
  </w:num>
  <w:num w:numId="53" w16cid:durableId="1704093393">
    <w:abstractNumId w:val="24"/>
  </w:num>
  <w:num w:numId="54" w16cid:durableId="1139149230">
    <w:abstractNumId w:val="27"/>
  </w:num>
  <w:num w:numId="55" w16cid:durableId="209734651">
    <w:abstractNumId w:val="19"/>
  </w:num>
  <w:num w:numId="56" w16cid:durableId="398789284">
    <w:abstractNumId w:val="51"/>
  </w:num>
  <w:num w:numId="57" w16cid:durableId="789015471">
    <w:abstractNumId w:val="10"/>
  </w:num>
  <w:num w:numId="58" w16cid:durableId="388770571">
    <w:abstractNumId w:val="45"/>
  </w:num>
  <w:num w:numId="59" w16cid:durableId="1618873570">
    <w:abstractNumId w:val="28"/>
  </w:num>
  <w:num w:numId="60" w16cid:durableId="732966243">
    <w:abstractNumId w:val="22"/>
  </w:num>
  <w:num w:numId="61" w16cid:durableId="2044013974">
    <w:abstractNumId w:val="5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CA" w:vendorID="64" w:dllVersion="6" w:nlCheck="1" w:checkStyle="1"/>
  <w:activeWritingStyle w:appName="MSWord" w:lang="en-US" w:vendorID="64" w:dllVersion="6" w:nlCheck="1" w:checkStyle="1"/>
  <w:activeWritingStyle w:appName="MSWord" w:lang="en-US" w:vendorID="64" w:dllVersion="0" w:nlCheck="1" w:checkStyle="0"/>
  <w:activeWritingStyle w:appName="MSWord" w:lang="en-CA"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0A80"/>
    <w:rsid w:val="00001706"/>
    <w:rsid w:val="0000326C"/>
    <w:rsid w:val="00006995"/>
    <w:rsid w:val="00006D16"/>
    <w:rsid w:val="000122CB"/>
    <w:rsid w:val="000147AB"/>
    <w:rsid w:val="00017672"/>
    <w:rsid w:val="00032D9B"/>
    <w:rsid w:val="000347E4"/>
    <w:rsid w:val="00036649"/>
    <w:rsid w:val="00042066"/>
    <w:rsid w:val="0004683D"/>
    <w:rsid w:val="00047EB7"/>
    <w:rsid w:val="00063D3F"/>
    <w:rsid w:val="000679F9"/>
    <w:rsid w:val="000870B3"/>
    <w:rsid w:val="00090FDE"/>
    <w:rsid w:val="000B4421"/>
    <w:rsid w:val="000B56F9"/>
    <w:rsid w:val="000B78BF"/>
    <w:rsid w:val="000C0A80"/>
    <w:rsid w:val="000C71AC"/>
    <w:rsid w:val="000F5977"/>
    <w:rsid w:val="00103F92"/>
    <w:rsid w:val="00105D3E"/>
    <w:rsid w:val="00113DFE"/>
    <w:rsid w:val="0011654D"/>
    <w:rsid w:val="001169E4"/>
    <w:rsid w:val="00117B75"/>
    <w:rsid w:val="00121E0F"/>
    <w:rsid w:val="00123574"/>
    <w:rsid w:val="001402F7"/>
    <w:rsid w:val="00147C41"/>
    <w:rsid w:val="001537B5"/>
    <w:rsid w:val="00162844"/>
    <w:rsid w:val="00166E3A"/>
    <w:rsid w:val="001676E6"/>
    <w:rsid w:val="0018204D"/>
    <w:rsid w:val="00191318"/>
    <w:rsid w:val="00191EE3"/>
    <w:rsid w:val="00195BDF"/>
    <w:rsid w:val="001A4992"/>
    <w:rsid w:val="001C2BE7"/>
    <w:rsid w:val="001D0551"/>
    <w:rsid w:val="001D3CD6"/>
    <w:rsid w:val="001E2B78"/>
    <w:rsid w:val="001E68F2"/>
    <w:rsid w:val="001F052A"/>
    <w:rsid w:val="001F1AEE"/>
    <w:rsid w:val="001F38E0"/>
    <w:rsid w:val="00200B9E"/>
    <w:rsid w:val="002015E2"/>
    <w:rsid w:val="002023B1"/>
    <w:rsid w:val="00203921"/>
    <w:rsid w:val="00213104"/>
    <w:rsid w:val="0021396D"/>
    <w:rsid w:val="00213DE2"/>
    <w:rsid w:val="002143D1"/>
    <w:rsid w:val="002214FD"/>
    <w:rsid w:val="002251AE"/>
    <w:rsid w:val="00232FF3"/>
    <w:rsid w:val="00235568"/>
    <w:rsid w:val="00240C56"/>
    <w:rsid w:val="002507E2"/>
    <w:rsid w:val="00250EF7"/>
    <w:rsid w:val="0025435F"/>
    <w:rsid w:val="002552ED"/>
    <w:rsid w:val="00261553"/>
    <w:rsid w:val="00261A9E"/>
    <w:rsid w:val="002623C0"/>
    <w:rsid w:val="00263B7B"/>
    <w:rsid w:val="00270AAB"/>
    <w:rsid w:val="00271F56"/>
    <w:rsid w:val="00276693"/>
    <w:rsid w:val="00276788"/>
    <w:rsid w:val="002842B4"/>
    <w:rsid w:val="002917B8"/>
    <w:rsid w:val="00291FE1"/>
    <w:rsid w:val="00295328"/>
    <w:rsid w:val="002A06D7"/>
    <w:rsid w:val="002A1194"/>
    <w:rsid w:val="002A6BD2"/>
    <w:rsid w:val="002B0425"/>
    <w:rsid w:val="002B1EDE"/>
    <w:rsid w:val="002D0F75"/>
    <w:rsid w:val="002D7636"/>
    <w:rsid w:val="002E5EB5"/>
    <w:rsid w:val="00301495"/>
    <w:rsid w:val="003062CA"/>
    <w:rsid w:val="003136EA"/>
    <w:rsid w:val="00325516"/>
    <w:rsid w:val="00364A34"/>
    <w:rsid w:val="00376FF3"/>
    <w:rsid w:val="00384B2C"/>
    <w:rsid w:val="00385D2C"/>
    <w:rsid w:val="003907DE"/>
    <w:rsid w:val="00397726"/>
    <w:rsid w:val="003A0A42"/>
    <w:rsid w:val="003A0BF8"/>
    <w:rsid w:val="003A6133"/>
    <w:rsid w:val="003B24B8"/>
    <w:rsid w:val="003E0EAD"/>
    <w:rsid w:val="003E2489"/>
    <w:rsid w:val="003E2711"/>
    <w:rsid w:val="003E275B"/>
    <w:rsid w:val="003E361E"/>
    <w:rsid w:val="003E6A2D"/>
    <w:rsid w:val="003F6C1D"/>
    <w:rsid w:val="003F76D8"/>
    <w:rsid w:val="0041332F"/>
    <w:rsid w:val="00415476"/>
    <w:rsid w:val="0041562D"/>
    <w:rsid w:val="00420748"/>
    <w:rsid w:val="004240DC"/>
    <w:rsid w:val="00444280"/>
    <w:rsid w:val="00445043"/>
    <w:rsid w:val="00452AF8"/>
    <w:rsid w:val="00456589"/>
    <w:rsid w:val="00467B4B"/>
    <w:rsid w:val="00471D96"/>
    <w:rsid w:val="0047625A"/>
    <w:rsid w:val="004815A1"/>
    <w:rsid w:val="00485631"/>
    <w:rsid w:val="00486A07"/>
    <w:rsid w:val="004B13A1"/>
    <w:rsid w:val="004B39F9"/>
    <w:rsid w:val="004B6B57"/>
    <w:rsid w:val="004C22D4"/>
    <w:rsid w:val="004E0E0C"/>
    <w:rsid w:val="004E6B0A"/>
    <w:rsid w:val="004F1B36"/>
    <w:rsid w:val="004F3A6B"/>
    <w:rsid w:val="004F6AC5"/>
    <w:rsid w:val="00503D4F"/>
    <w:rsid w:val="00506B3C"/>
    <w:rsid w:val="005141CE"/>
    <w:rsid w:val="00514EC2"/>
    <w:rsid w:val="005166E7"/>
    <w:rsid w:val="00517F10"/>
    <w:rsid w:val="00535874"/>
    <w:rsid w:val="00535FF8"/>
    <w:rsid w:val="00543812"/>
    <w:rsid w:val="005669FB"/>
    <w:rsid w:val="00572D69"/>
    <w:rsid w:val="00592142"/>
    <w:rsid w:val="0059316D"/>
    <w:rsid w:val="005A6A12"/>
    <w:rsid w:val="005A7413"/>
    <w:rsid w:val="005B22A4"/>
    <w:rsid w:val="005B302C"/>
    <w:rsid w:val="005B70F7"/>
    <w:rsid w:val="005C08D2"/>
    <w:rsid w:val="005D6CF6"/>
    <w:rsid w:val="005E7863"/>
    <w:rsid w:val="005F3787"/>
    <w:rsid w:val="005F3C06"/>
    <w:rsid w:val="005F53FA"/>
    <w:rsid w:val="00600854"/>
    <w:rsid w:val="00610C2F"/>
    <w:rsid w:val="006212B4"/>
    <w:rsid w:val="00622644"/>
    <w:rsid w:val="00646F8D"/>
    <w:rsid w:val="006503F2"/>
    <w:rsid w:val="00653E73"/>
    <w:rsid w:val="006568DB"/>
    <w:rsid w:val="00662F96"/>
    <w:rsid w:val="0067102C"/>
    <w:rsid w:val="00675271"/>
    <w:rsid w:val="00680B3C"/>
    <w:rsid w:val="00691A95"/>
    <w:rsid w:val="00693BB5"/>
    <w:rsid w:val="006972CF"/>
    <w:rsid w:val="006A39E4"/>
    <w:rsid w:val="006C20E6"/>
    <w:rsid w:val="006C3F4A"/>
    <w:rsid w:val="006D6976"/>
    <w:rsid w:val="006E47E4"/>
    <w:rsid w:val="006E7DBF"/>
    <w:rsid w:val="006F5097"/>
    <w:rsid w:val="00712D59"/>
    <w:rsid w:val="007152CB"/>
    <w:rsid w:val="00730AF0"/>
    <w:rsid w:val="007352F3"/>
    <w:rsid w:val="00736570"/>
    <w:rsid w:val="00751639"/>
    <w:rsid w:val="00761610"/>
    <w:rsid w:val="00764F67"/>
    <w:rsid w:val="007658C3"/>
    <w:rsid w:val="00765C2E"/>
    <w:rsid w:val="007762B7"/>
    <w:rsid w:val="007804DC"/>
    <w:rsid w:val="00787031"/>
    <w:rsid w:val="007906ED"/>
    <w:rsid w:val="00790BF8"/>
    <w:rsid w:val="00791D3A"/>
    <w:rsid w:val="00791DDF"/>
    <w:rsid w:val="007A52AF"/>
    <w:rsid w:val="007A6AA0"/>
    <w:rsid w:val="007A70AE"/>
    <w:rsid w:val="007C46B0"/>
    <w:rsid w:val="007D079E"/>
    <w:rsid w:val="007D14ED"/>
    <w:rsid w:val="007D2905"/>
    <w:rsid w:val="007D293D"/>
    <w:rsid w:val="007E19A4"/>
    <w:rsid w:val="007E26C7"/>
    <w:rsid w:val="007E2B61"/>
    <w:rsid w:val="007F508B"/>
    <w:rsid w:val="00801045"/>
    <w:rsid w:val="00820B8C"/>
    <w:rsid w:val="0082303B"/>
    <w:rsid w:val="0083027A"/>
    <w:rsid w:val="00834587"/>
    <w:rsid w:val="00834ACB"/>
    <w:rsid w:val="00835876"/>
    <w:rsid w:val="008421F9"/>
    <w:rsid w:val="0084604C"/>
    <w:rsid w:val="0085128A"/>
    <w:rsid w:val="0086457F"/>
    <w:rsid w:val="008660DC"/>
    <w:rsid w:val="00871CA8"/>
    <w:rsid w:val="00875686"/>
    <w:rsid w:val="008859B2"/>
    <w:rsid w:val="0088677E"/>
    <w:rsid w:val="00891995"/>
    <w:rsid w:val="008A112D"/>
    <w:rsid w:val="008A7CCA"/>
    <w:rsid w:val="008B1FCF"/>
    <w:rsid w:val="008B526D"/>
    <w:rsid w:val="008C0B03"/>
    <w:rsid w:val="008C38B3"/>
    <w:rsid w:val="008C4261"/>
    <w:rsid w:val="008C4F01"/>
    <w:rsid w:val="008D4E36"/>
    <w:rsid w:val="008D4FAA"/>
    <w:rsid w:val="008D70D8"/>
    <w:rsid w:val="008E094D"/>
    <w:rsid w:val="008E242A"/>
    <w:rsid w:val="008E54BB"/>
    <w:rsid w:val="008F6F4A"/>
    <w:rsid w:val="00901D7E"/>
    <w:rsid w:val="00910A03"/>
    <w:rsid w:val="00913778"/>
    <w:rsid w:val="00914026"/>
    <w:rsid w:val="00926AD5"/>
    <w:rsid w:val="00930730"/>
    <w:rsid w:val="00943930"/>
    <w:rsid w:val="009607E8"/>
    <w:rsid w:val="00962D71"/>
    <w:rsid w:val="009642AF"/>
    <w:rsid w:val="009862DA"/>
    <w:rsid w:val="009A0FBC"/>
    <w:rsid w:val="009A1E01"/>
    <w:rsid w:val="009A5882"/>
    <w:rsid w:val="009B2BAD"/>
    <w:rsid w:val="009C1E0D"/>
    <w:rsid w:val="009C4E78"/>
    <w:rsid w:val="009D14BB"/>
    <w:rsid w:val="009E23BE"/>
    <w:rsid w:val="009F0343"/>
    <w:rsid w:val="009F7910"/>
    <w:rsid w:val="00A13C6D"/>
    <w:rsid w:val="00A1477D"/>
    <w:rsid w:val="00A24244"/>
    <w:rsid w:val="00A326B6"/>
    <w:rsid w:val="00A458DB"/>
    <w:rsid w:val="00A476D4"/>
    <w:rsid w:val="00A52C63"/>
    <w:rsid w:val="00A542EF"/>
    <w:rsid w:val="00A55084"/>
    <w:rsid w:val="00A55F00"/>
    <w:rsid w:val="00A56963"/>
    <w:rsid w:val="00A65733"/>
    <w:rsid w:val="00A671A0"/>
    <w:rsid w:val="00A96206"/>
    <w:rsid w:val="00AA2CE6"/>
    <w:rsid w:val="00AA4C36"/>
    <w:rsid w:val="00AA766F"/>
    <w:rsid w:val="00AB6A94"/>
    <w:rsid w:val="00AE3480"/>
    <w:rsid w:val="00AF20EB"/>
    <w:rsid w:val="00B0310D"/>
    <w:rsid w:val="00B039E9"/>
    <w:rsid w:val="00B113F1"/>
    <w:rsid w:val="00B13A69"/>
    <w:rsid w:val="00B14E21"/>
    <w:rsid w:val="00B17BB1"/>
    <w:rsid w:val="00B233B6"/>
    <w:rsid w:val="00B23EBE"/>
    <w:rsid w:val="00B26166"/>
    <w:rsid w:val="00B30BAE"/>
    <w:rsid w:val="00B31456"/>
    <w:rsid w:val="00B36210"/>
    <w:rsid w:val="00B40BAB"/>
    <w:rsid w:val="00B42660"/>
    <w:rsid w:val="00B46017"/>
    <w:rsid w:val="00B50D80"/>
    <w:rsid w:val="00B51506"/>
    <w:rsid w:val="00B52B99"/>
    <w:rsid w:val="00B552EA"/>
    <w:rsid w:val="00B60144"/>
    <w:rsid w:val="00B61F81"/>
    <w:rsid w:val="00B62ED1"/>
    <w:rsid w:val="00B648AC"/>
    <w:rsid w:val="00B64FF2"/>
    <w:rsid w:val="00B73EFD"/>
    <w:rsid w:val="00B934CF"/>
    <w:rsid w:val="00B939F9"/>
    <w:rsid w:val="00B93DB7"/>
    <w:rsid w:val="00B9460F"/>
    <w:rsid w:val="00BA6D32"/>
    <w:rsid w:val="00BB0808"/>
    <w:rsid w:val="00BB152E"/>
    <w:rsid w:val="00BC26C9"/>
    <w:rsid w:val="00BC3B37"/>
    <w:rsid w:val="00BD47DE"/>
    <w:rsid w:val="00BE0141"/>
    <w:rsid w:val="00BE2821"/>
    <w:rsid w:val="00BE7C5F"/>
    <w:rsid w:val="00BF71CC"/>
    <w:rsid w:val="00BF7550"/>
    <w:rsid w:val="00C00570"/>
    <w:rsid w:val="00C01708"/>
    <w:rsid w:val="00C0592C"/>
    <w:rsid w:val="00C12A4D"/>
    <w:rsid w:val="00C14693"/>
    <w:rsid w:val="00C16759"/>
    <w:rsid w:val="00C168CD"/>
    <w:rsid w:val="00C42783"/>
    <w:rsid w:val="00C53913"/>
    <w:rsid w:val="00C57712"/>
    <w:rsid w:val="00C61D19"/>
    <w:rsid w:val="00C7572E"/>
    <w:rsid w:val="00C8177D"/>
    <w:rsid w:val="00C85168"/>
    <w:rsid w:val="00C872D3"/>
    <w:rsid w:val="00C90117"/>
    <w:rsid w:val="00CA3D91"/>
    <w:rsid w:val="00CA4568"/>
    <w:rsid w:val="00CC28A7"/>
    <w:rsid w:val="00CC3FE7"/>
    <w:rsid w:val="00CC751B"/>
    <w:rsid w:val="00CD07CB"/>
    <w:rsid w:val="00CD2B57"/>
    <w:rsid w:val="00CD2B65"/>
    <w:rsid w:val="00CD6308"/>
    <w:rsid w:val="00CF5340"/>
    <w:rsid w:val="00CF75A5"/>
    <w:rsid w:val="00D00083"/>
    <w:rsid w:val="00D0402B"/>
    <w:rsid w:val="00D11192"/>
    <w:rsid w:val="00D21A77"/>
    <w:rsid w:val="00D26CE0"/>
    <w:rsid w:val="00D2731A"/>
    <w:rsid w:val="00D32BBB"/>
    <w:rsid w:val="00D341D0"/>
    <w:rsid w:val="00D434EA"/>
    <w:rsid w:val="00D44064"/>
    <w:rsid w:val="00D52407"/>
    <w:rsid w:val="00D569C2"/>
    <w:rsid w:val="00D61D3C"/>
    <w:rsid w:val="00D6226B"/>
    <w:rsid w:val="00D6473B"/>
    <w:rsid w:val="00D67013"/>
    <w:rsid w:val="00D737A7"/>
    <w:rsid w:val="00D843CA"/>
    <w:rsid w:val="00D949CA"/>
    <w:rsid w:val="00D96FF9"/>
    <w:rsid w:val="00DA39DD"/>
    <w:rsid w:val="00DA48C6"/>
    <w:rsid w:val="00DB02CC"/>
    <w:rsid w:val="00DC1AAA"/>
    <w:rsid w:val="00DC1D38"/>
    <w:rsid w:val="00DD00C1"/>
    <w:rsid w:val="00DD056B"/>
    <w:rsid w:val="00DF33A9"/>
    <w:rsid w:val="00DF6B61"/>
    <w:rsid w:val="00E0498E"/>
    <w:rsid w:val="00E10BCA"/>
    <w:rsid w:val="00E24E64"/>
    <w:rsid w:val="00E54B5F"/>
    <w:rsid w:val="00E579D9"/>
    <w:rsid w:val="00E623B0"/>
    <w:rsid w:val="00E6529E"/>
    <w:rsid w:val="00E77994"/>
    <w:rsid w:val="00E813A6"/>
    <w:rsid w:val="00E8766D"/>
    <w:rsid w:val="00E92C0F"/>
    <w:rsid w:val="00EA7619"/>
    <w:rsid w:val="00EB1BD6"/>
    <w:rsid w:val="00EB5654"/>
    <w:rsid w:val="00EC11BC"/>
    <w:rsid w:val="00ED158B"/>
    <w:rsid w:val="00ED3D6E"/>
    <w:rsid w:val="00ED519C"/>
    <w:rsid w:val="00ED7266"/>
    <w:rsid w:val="00EE5D71"/>
    <w:rsid w:val="00EF7904"/>
    <w:rsid w:val="00F01811"/>
    <w:rsid w:val="00F03B4B"/>
    <w:rsid w:val="00F04A8D"/>
    <w:rsid w:val="00F141C1"/>
    <w:rsid w:val="00F23678"/>
    <w:rsid w:val="00F35D8E"/>
    <w:rsid w:val="00F4162B"/>
    <w:rsid w:val="00F47980"/>
    <w:rsid w:val="00F54916"/>
    <w:rsid w:val="00F64615"/>
    <w:rsid w:val="00F64C34"/>
    <w:rsid w:val="00F70324"/>
    <w:rsid w:val="00F71B70"/>
    <w:rsid w:val="00F91100"/>
    <w:rsid w:val="00F939FF"/>
    <w:rsid w:val="00F942E3"/>
    <w:rsid w:val="00F94A27"/>
    <w:rsid w:val="00F95267"/>
    <w:rsid w:val="00FA0893"/>
    <w:rsid w:val="00FA7FA5"/>
    <w:rsid w:val="00FC65A3"/>
    <w:rsid w:val="00FC68A9"/>
    <w:rsid w:val="00FD0F61"/>
    <w:rsid w:val="00FE1250"/>
    <w:rsid w:val="00FE4B5A"/>
    <w:rsid w:val="00FE7C09"/>
    <w:rsid w:val="00FF22D4"/>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3B1"/>
    <w:pPr>
      <w:spacing w:after="240" w:line="360" w:lineRule="auto"/>
    </w:pPr>
    <w:rPr>
      <w:rFonts w:ascii="Arial" w:hAnsi="Arial"/>
    </w:rPr>
  </w:style>
  <w:style w:type="paragraph" w:styleId="Heading1">
    <w:name w:val="heading 1"/>
    <w:basedOn w:val="1ParaHangingIndent"/>
    <w:next w:val="1Para"/>
    <w:link w:val="Heading1Char"/>
    <w:uiPriority w:val="9"/>
    <w:qFormat/>
    <w:rsid w:val="00F70324"/>
    <w:pPr>
      <w:keepNext/>
      <w:keepLines/>
      <w:pageBreakBefore/>
      <w:numPr>
        <w:numId w:val="13"/>
      </w:numPr>
      <w:spacing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3"/>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3"/>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3"/>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456589"/>
    <w:pPr>
      <w:keepNext/>
      <w:keepLines/>
      <w:numPr>
        <w:ilvl w:val="4"/>
        <w:numId w:val="13"/>
      </w:numPr>
      <w:spacing w:line="240" w:lineRule="auto"/>
      <w:outlineLvl w:val="4"/>
    </w:pPr>
    <w:rPr>
      <w:rFonts w:eastAsiaTheme="majorEastAsia" w:cstheme="majorBidi"/>
      <w:b/>
      <w:color w:val="000000" w:themeColor="text1"/>
    </w:rPr>
  </w:style>
  <w:style w:type="paragraph" w:styleId="Heading6">
    <w:name w:val="heading 6"/>
    <w:basedOn w:val="Normal"/>
    <w:next w:val="Normal"/>
    <w:link w:val="Heading6Char"/>
    <w:uiPriority w:val="9"/>
    <w:semiHidden/>
    <w:unhideWhenUsed/>
    <w:qFormat/>
    <w:rsid w:val="00E10BCA"/>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10BCA"/>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10BCA"/>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0BCA"/>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006D16"/>
    <w:pPr>
      <w:ind w:firstLine="720"/>
    </w:p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F70324"/>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F70324"/>
    <w:pPr>
      <w:pageBreakBefore/>
      <w:numPr>
        <w:ilvl w:val="0"/>
        <w:numId w:val="0"/>
      </w:numPr>
      <w:spacing w:before="12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18204D"/>
    <w:pPr>
      <w:tabs>
        <w:tab w:val="left" w:pos="605"/>
        <w:tab w:val="right" w:leader="dot" w:pos="8630"/>
      </w:tabs>
      <w:spacing w:before="40" w:after="0" w:line="240" w:lineRule="auto"/>
      <w:ind w:left="605" w:hanging="605"/>
    </w:pPr>
    <w:rPr>
      <w:bCs/>
      <w:szCs w:val="20"/>
    </w:rPr>
  </w:style>
  <w:style w:type="paragraph" w:styleId="TOC1">
    <w:name w:val="toc 1"/>
    <w:basedOn w:val="Normal"/>
    <w:next w:val="Normal"/>
    <w:autoRedefine/>
    <w:uiPriority w:val="39"/>
    <w:unhideWhenUsed/>
    <w:qFormat/>
    <w:rsid w:val="0018204D"/>
    <w:pPr>
      <w:tabs>
        <w:tab w:val="right" w:leader="dot" w:pos="8630"/>
      </w:tabs>
      <w:spacing w:before="240" w:after="0" w:line="240" w:lineRule="auto"/>
      <w:ind w:left="605" w:hanging="605"/>
    </w:pPr>
    <w:rPr>
      <w:b/>
      <w:bCs/>
      <w:noProof/>
      <w:szCs w:val="24"/>
    </w:rPr>
  </w:style>
  <w:style w:type="paragraph" w:styleId="TOC3">
    <w:name w:val="toc 3"/>
    <w:basedOn w:val="Normal"/>
    <w:next w:val="Normal"/>
    <w:autoRedefine/>
    <w:uiPriority w:val="39"/>
    <w:unhideWhenUsed/>
    <w:qFormat/>
    <w:rsid w:val="0018204D"/>
    <w:pPr>
      <w:spacing w:before="40" w:after="0" w:line="240" w:lineRule="auto"/>
      <w:ind w:left="1440" w:hanging="835"/>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456589"/>
    <w:rPr>
      <w:rFonts w:ascii="Arial" w:eastAsiaTheme="majorEastAsia" w:hAnsi="Arial" w:cstheme="majorBidi"/>
      <w:b/>
      <w:color w:val="000000" w:themeColor="text1"/>
    </w:rPr>
  </w:style>
  <w:style w:type="paragraph" w:styleId="TOC4">
    <w:name w:val="toc 4"/>
    <w:basedOn w:val="Normal"/>
    <w:next w:val="Normal"/>
    <w:autoRedefine/>
    <w:uiPriority w:val="39"/>
    <w:unhideWhenUsed/>
    <w:rsid w:val="00ED3D6E"/>
    <w:pPr>
      <w:tabs>
        <w:tab w:val="right" w:leader="dot" w:pos="8630"/>
      </w:tabs>
      <w:spacing w:before="40" w:after="0" w:line="240" w:lineRule="auto"/>
      <w:ind w:left="1728" w:hanging="288"/>
    </w:pPr>
    <w:rPr>
      <w:sz w:val="20"/>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semiHidden/>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C85168"/>
    <w:pPr>
      <w:keepNext w:val="0"/>
      <w:spacing w:before="120" w:after="360"/>
    </w:pPr>
  </w:style>
  <w:style w:type="paragraph" w:customStyle="1" w:styleId="3TableData">
    <w:name w:val="3_TableData"/>
    <w:basedOn w:val="Normal"/>
    <w:qFormat/>
    <w:rsid w:val="00A55084"/>
    <w:pPr>
      <w:keepLines/>
      <w:spacing w:before="20" w:after="20" w:line="240" w:lineRule="auto"/>
    </w:pPr>
    <w:rPr>
      <w:rFonts w:ascii="Arial Narrow" w:hAnsi="Arial Narrow"/>
    </w:rPr>
  </w:style>
  <w:style w:type="paragraph" w:customStyle="1" w:styleId="1ParaNoSpace">
    <w:name w:val="1_Para_NoSpace"/>
    <w:basedOn w:val="1ParaFlushLeft"/>
    <w:next w:val="1Para"/>
    <w:qFormat/>
    <w:rsid w:val="00DF33A9"/>
    <w:pPr>
      <w:spacing w:after="40" w:line="240" w:lineRule="auto"/>
    </w:pPr>
    <w:rPr>
      <w:rFonts w:eastAsia="Calibri" w:cs="Arial"/>
    </w:rPr>
  </w:style>
  <w:style w:type="paragraph" w:customStyle="1" w:styleId="3TableHeadingColumn">
    <w:name w:val="3_TableHeading_Column"/>
    <w:basedOn w:val="3TableData"/>
    <w:qFormat/>
    <w:rsid w:val="002023B1"/>
    <w:pPr>
      <w:spacing w:before="80" w:after="80"/>
    </w:pPr>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C85168"/>
    <w:pPr>
      <w:keepNext/>
      <w:keepLines/>
      <w:spacing w:after="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14"/>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D3D6E"/>
    <w:pPr>
      <w:spacing w:before="40" w:after="360" w:line="240" w:lineRule="auto"/>
    </w:pPr>
    <w:rPr>
      <w:rFonts w:ascii="Arial Narrow" w:hAnsi="Arial Narrow"/>
      <w:sz w:val="20"/>
    </w:rPr>
  </w:style>
  <w:style w:type="paragraph" w:customStyle="1" w:styleId="5RefAmerAntiqAuthor">
    <w:name w:val="5_Ref_AmerAntiq_Author"/>
    <w:basedOn w:val="Normal"/>
    <w:next w:val="5RefAmerAntiqWork"/>
    <w:qFormat/>
    <w:rsid w:val="00F04A8D"/>
    <w:pPr>
      <w:keepNext/>
      <w:keepLines/>
      <w:spacing w:before="300" w:after="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semiHidden/>
    <w:unhideWhenUsed/>
    <w:rsid w:val="004F6AC5"/>
    <w:rPr>
      <w:vertAlign w:val="superscript"/>
    </w:rPr>
  </w:style>
  <w:style w:type="paragraph" w:styleId="FootnoteText">
    <w:name w:val="footnote text"/>
    <w:basedOn w:val="Normal"/>
    <w:link w:val="FootnoteTextChar"/>
    <w:uiPriority w:val="99"/>
    <w:unhideWhenUsed/>
    <w:rsid w:val="00535FF8"/>
    <w:pPr>
      <w:spacing w:before="100" w:after="0" w:line="240" w:lineRule="auto"/>
    </w:pPr>
    <w:rPr>
      <w:sz w:val="20"/>
      <w:szCs w:val="20"/>
    </w:rPr>
  </w:style>
  <w:style w:type="character" w:customStyle="1" w:styleId="FootnoteTextChar">
    <w:name w:val="Footnote Text Char"/>
    <w:basedOn w:val="DefaultParagraphFont"/>
    <w:link w:val="FootnoteText"/>
    <w:uiPriority w:val="99"/>
    <w:rsid w:val="00535FF8"/>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table" w:customStyle="1" w:styleId="TableGrid1">
    <w:name w:val="Table Grid1"/>
    <w:basedOn w:val="TableNormal"/>
    <w:next w:val="TableGrid"/>
    <w:uiPriority w:val="39"/>
    <w:rsid w:val="003A6133"/>
    <w:pPr>
      <w:spacing w:after="0" w:line="240" w:lineRule="auto"/>
    </w:pPr>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6976"/>
    <w:pPr>
      <w:tabs>
        <w:tab w:val="left" w:pos="384"/>
      </w:tabs>
      <w:spacing w:after="0" w:line="240" w:lineRule="auto"/>
      <w:ind w:left="384" w:hanging="384"/>
    </w:pPr>
  </w:style>
  <w:style w:type="paragraph" w:styleId="Revision">
    <w:name w:val="Revision"/>
    <w:hidden/>
    <w:uiPriority w:val="99"/>
    <w:semiHidden/>
    <w:rsid w:val="004815A1"/>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816061">
      <w:bodyDiv w:val="1"/>
      <w:marLeft w:val="0"/>
      <w:marRight w:val="0"/>
      <w:marTop w:val="0"/>
      <w:marBottom w:val="0"/>
      <w:divBdr>
        <w:top w:val="none" w:sz="0" w:space="0" w:color="auto"/>
        <w:left w:val="none" w:sz="0" w:space="0" w:color="auto"/>
        <w:bottom w:val="none" w:sz="0" w:space="0" w:color="auto"/>
        <w:right w:val="none" w:sz="0" w:space="0" w:color="auto"/>
      </w:divBdr>
    </w:div>
    <w:div w:id="141851540">
      <w:bodyDiv w:val="1"/>
      <w:marLeft w:val="0"/>
      <w:marRight w:val="0"/>
      <w:marTop w:val="0"/>
      <w:marBottom w:val="0"/>
      <w:divBdr>
        <w:top w:val="none" w:sz="0" w:space="0" w:color="auto"/>
        <w:left w:val="none" w:sz="0" w:space="0" w:color="auto"/>
        <w:bottom w:val="none" w:sz="0" w:space="0" w:color="auto"/>
        <w:right w:val="none" w:sz="0" w:space="0" w:color="auto"/>
      </w:divBdr>
    </w:div>
    <w:div w:id="493879847">
      <w:bodyDiv w:val="1"/>
      <w:marLeft w:val="0"/>
      <w:marRight w:val="0"/>
      <w:marTop w:val="0"/>
      <w:marBottom w:val="0"/>
      <w:divBdr>
        <w:top w:val="none" w:sz="0" w:space="0" w:color="auto"/>
        <w:left w:val="none" w:sz="0" w:space="0" w:color="auto"/>
        <w:bottom w:val="none" w:sz="0" w:space="0" w:color="auto"/>
        <w:right w:val="none" w:sz="0" w:space="0" w:color="auto"/>
      </w:divBdr>
      <w:divsChild>
        <w:div w:id="1521773171">
          <w:marLeft w:val="0"/>
          <w:marRight w:val="0"/>
          <w:marTop w:val="0"/>
          <w:marBottom w:val="0"/>
          <w:divBdr>
            <w:top w:val="none" w:sz="0" w:space="0" w:color="auto"/>
            <w:left w:val="none" w:sz="0" w:space="0" w:color="auto"/>
            <w:bottom w:val="none" w:sz="0" w:space="0" w:color="auto"/>
            <w:right w:val="none" w:sz="0" w:space="0" w:color="auto"/>
          </w:divBdr>
        </w:div>
        <w:div w:id="1629165876">
          <w:marLeft w:val="0"/>
          <w:marRight w:val="0"/>
          <w:marTop w:val="0"/>
          <w:marBottom w:val="0"/>
          <w:divBdr>
            <w:top w:val="none" w:sz="0" w:space="0" w:color="auto"/>
            <w:left w:val="none" w:sz="0" w:space="0" w:color="auto"/>
            <w:bottom w:val="none" w:sz="0" w:space="0" w:color="auto"/>
            <w:right w:val="none" w:sz="0" w:space="0" w:color="auto"/>
          </w:divBdr>
        </w:div>
        <w:div w:id="1412503748">
          <w:marLeft w:val="0"/>
          <w:marRight w:val="0"/>
          <w:marTop w:val="0"/>
          <w:marBottom w:val="0"/>
          <w:divBdr>
            <w:top w:val="none" w:sz="0" w:space="0" w:color="auto"/>
            <w:left w:val="none" w:sz="0" w:space="0" w:color="auto"/>
            <w:bottom w:val="none" w:sz="0" w:space="0" w:color="auto"/>
            <w:right w:val="none" w:sz="0" w:space="0" w:color="auto"/>
          </w:divBdr>
        </w:div>
        <w:div w:id="722216666">
          <w:marLeft w:val="0"/>
          <w:marRight w:val="0"/>
          <w:marTop w:val="0"/>
          <w:marBottom w:val="0"/>
          <w:divBdr>
            <w:top w:val="none" w:sz="0" w:space="0" w:color="auto"/>
            <w:left w:val="none" w:sz="0" w:space="0" w:color="auto"/>
            <w:bottom w:val="none" w:sz="0" w:space="0" w:color="auto"/>
            <w:right w:val="none" w:sz="0" w:space="0" w:color="auto"/>
          </w:divBdr>
        </w:div>
      </w:divsChild>
    </w:div>
    <w:div w:id="577252450">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03182519">
      <w:bodyDiv w:val="1"/>
      <w:marLeft w:val="0"/>
      <w:marRight w:val="0"/>
      <w:marTop w:val="0"/>
      <w:marBottom w:val="0"/>
      <w:divBdr>
        <w:top w:val="none" w:sz="0" w:space="0" w:color="auto"/>
        <w:left w:val="none" w:sz="0" w:space="0" w:color="auto"/>
        <w:bottom w:val="none" w:sz="0" w:space="0" w:color="auto"/>
        <w:right w:val="none" w:sz="0" w:space="0" w:color="auto"/>
      </w:divBdr>
    </w:div>
    <w:div w:id="1005330009">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102342290">
      <w:bodyDiv w:val="1"/>
      <w:marLeft w:val="0"/>
      <w:marRight w:val="0"/>
      <w:marTop w:val="0"/>
      <w:marBottom w:val="0"/>
      <w:divBdr>
        <w:top w:val="none" w:sz="0" w:space="0" w:color="auto"/>
        <w:left w:val="none" w:sz="0" w:space="0" w:color="auto"/>
        <w:bottom w:val="none" w:sz="0" w:space="0" w:color="auto"/>
        <w:right w:val="none" w:sz="0" w:space="0" w:color="auto"/>
      </w:divBdr>
    </w:div>
    <w:div w:id="1150634623">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500923224">
      <w:bodyDiv w:val="1"/>
      <w:marLeft w:val="0"/>
      <w:marRight w:val="0"/>
      <w:marTop w:val="0"/>
      <w:marBottom w:val="0"/>
      <w:divBdr>
        <w:top w:val="none" w:sz="0" w:space="0" w:color="auto"/>
        <w:left w:val="none" w:sz="0" w:space="0" w:color="auto"/>
        <w:bottom w:val="none" w:sz="0" w:space="0" w:color="auto"/>
        <w:right w:val="none" w:sz="0" w:space="0" w:color="auto"/>
      </w:divBdr>
    </w:div>
    <w:div w:id="1538616919">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72841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B377B-D445-4198-8E8B-5284C9D7C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4</TotalTime>
  <Pages>30</Pages>
  <Words>16924</Words>
  <Characters>96468</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1131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1.1 - Spring 2021</cp:keywords>
  <dc:description>Adjustment to re-use statement on title page; added 2pt space after in 1_Para_NoSpace; changed 'Thesis Title' to 'Title' on DoC page; added a note to the Appendix</dc:description>
  <cp:lastModifiedBy>Abel Serracin</cp:lastModifiedBy>
  <cp:revision>188</cp:revision>
  <cp:lastPrinted>2017-01-27T23:47:00Z</cp:lastPrinted>
  <dcterms:created xsi:type="dcterms:W3CDTF">2021-03-11T00:11:00Z</dcterms:created>
  <dcterms:modified xsi:type="dcterms:W3CDTF">2025-04-01T16: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u4JS2t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